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78AB" w:rsidRPr="00EE6A9B" w:rsidRDefault="00237010" w:rsidP="008609A0">
      <w:pPr>
        <w:spacing w:after="0" w:line="480" w:lineRule="auto"/>
        <w:contextualSpacing/>
        <w:mirrorIndents/>
        <w:rPr>
          <w:rFonts w:ascii="Times New Roman" w:hAnsi="Times New Roman"/>
          <w:sz w:val="24"/>
          <w:szCs w:val="24"/>
        </w:rPr>
      </w:pPr>
      <w:r w:rsidRPr="00EE6A9B">
        <w:rPr>
          <w:rFonts w:ascii="Times New Roman" w:hAnsi="Times New Roman"/>
          <w:sz w:val="24"/>
          <w:szCs w:val="24"/>
        </w:rPr>
        <w:t xml:space="preserve">RUNNING HEAD: </w:t>
      </w:r>
      <w:r w:rsidR="00FB54AA">
        <w:rPr>
          <w:rFonts w:ascii="Times New Roman" w:hAnsi="Times New Roman"/>
          <w:sz w:val="24"/>
          <w:szCs w:val="24"/>
        </w:rPr>
        <w:t>SECURITY IN PUBLIC WI-FI HOTSPOTS</w:t>
      </w: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783E12" w:rsidRPr="00EE6A9B" w:rsidRDefault="00237010" w:rsidP="008609A0">
      <w:pPr>
        <w:spacing w:after="0" w:line="480" w:lineRule="auto"/>
        <w:contextualSpacing/>
        <w:mirrorIndents/>
        <w:jc w:val="center"/>
        <w:rPr>
          <w:rFonts w:ascii="Times New Roman" w:hAnsi="Times New Roman"/>
          <w:sz w:val="24"/>
          <w:szCs w:val="24"/>
        </w:rPr>
      </w:pPr>
      <w:r>
        <w:rPr>
          <w:rFonts w:ascii="Times New Roman" w:hAnsi="Times New Roman"/>
          <w:sz w:val="24"/>
          <w:szCs w:val="24"/>
        </w:rPr>
        <w:t>Security in Public Wi-Fi Hotspots</w:t>
      </w:r>
    </w:p>
    <w:p w:rsidR="00D378AB" w:rsidRPr="00EE6A9B" w:rsidRDefault="00237010" w:rsidP="008609A0">
      <w:pPr>
        <w:spacing w:after="0" w:line="480" w:lineRule="auto"/>
        <w:contextualSpacing/>
        <w:mirrorIndents/>
        <w:jc w:val="center"/>
        <w:rPr>
          <w:rFonts w:ascii="Times New Roman" w:hAnsi="Times New Roman"/>
          <w:sz w:val="24"/>
          <w:szCs w:val="24"/>
        </w:rPr>
      </w:pPr>
      <w:r>
        <w:rPr>
          <w:rFonts w:ascii="Times New Roman" w:hAnsi="Times New Roman"/>
          <w:sz w:val="24"/>
          <w:szCs w:val="24"/>
        </w:rPr>
        <w:t>Harish</w:t>
      </w:r>
    </w:p>
    <w:p w:rsidR="00D378AB" w:rsidRPr="00EE6A9B" w:rsidRDefault="00237010" w:rsidP="008609A0">
      <w:pPr>
        <w:spacing w:after="0" w:line="480" w:lineRule="auto"/>
        <w:contextualSpacing/>
        <w:mirrorIndents/>
        <w:jc w:val="center"/>
        <w:rPr>
          <w:rFonts w:ascii="Times New Roman" w:hAnsi="Times New Roman"/>
          <w:sz w:val="24"/>
          <w:szCs w:val="24"/>
        </w:rPr>
      </w:pPr>
      <w:r w:rsidRPr="00EE6A9B">
        <w:rPr>
          <w:rFonts w:ascii="Times New Roman" w:hAnsi="Times New Roman"/>
          <w:sz w:val="24"/>
          <w:szCs w:val="24"/>
        </w:rPr>
        <w:t>[Name of the institution]</w:t>
      </w: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5D7B51" w:rsidRPr="00EE6A9B" w:rsidRDefault="00237010" w:rsidP="005D7B51">
      <w:pPr>
        <w:spacing w:after="0" w:line="480" w:lineRule="auto"/>
        <w:contextualSpacing/>
        <w:mirrorIndents/>
        <w:rPr>
          <w:rFonts w:ascii="Times New Roman" w:hAnsi="Times New Roman"/>
          <w:sz w:val="24"/>
          <w:szCs w:val="24"/>
        </w:rPr>
      </w:pPr>
      <w:r w:rsidRPr="00EE6A9B">
        <w:rPr>
          <w:rFonts w:ascii="Times New Roman" w:hAnsi="Times New Roman"/>
          <w:sz w:val="24"/>
          <w:szCs w:val="24"/>
        </w:rPr>
        <w:t xml:space="preserve"> </w:t>
      </w:r>
    </w:p>
    <w:p w:rsidR="00783E12" w:rsidRPr="00EE6A9B" w:rsidRDefault="00783E12"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b/>
          <w:sz w:val="24"/>
          <w:szCs w:val="24"/>
        </w:rPr>
      </w:pPr>
    </w:p>
    <w:p w:rsidR="00882AA8" w:rsidRDefault="00237010">
      <w:pPr>
        <w:spacing w:after="0" w:line="240" w:lineRule="auto"/>
        <w:rPr>
          <w:rFonts w:asciiTheme="majorHAnsi" w:eastAsiaTheme="majorEastAsia" w:hAnsiTheme="majorHAnsi" w:cstheme="majorBidi"/>
          <w:spacing w:val="-10"/>
          <w:kern w:val="28"/>
          <w:sz w:val="56"/>
          <w:szCs w:val="56"/>
        </w:rPr>
      </w:pPr>
      <w:r w:rsidRPr="00EE6A9B">
        <w:br w:type="page"/>
      </w:r>
    </w:p>
    <w:sdt>
      <w:sdtPr>
        <w:rPr>
          <w:rFonts w:ascii="Arial" w:eastAsia="Calibri" w:hAnsi="Arial"/>
          <w:b w:val="0"/>
          <w:bCs w:val="0"/>
          <w:color w:val="auto"/>
          <w:sz w:val="22"/>
          <w:szCs w:val="22"/>
        </w:rPr>
        <w:id w:val="-1142803483"/>
        <w:docPartObj>
          <w:docPartGallery w:val="Table of Contents"/>
          <w:docPartUnique/>
        </w:docPartObj>
      </w:sdtPr>
      <w:sdtEndPr>
        <w:rPr>
          <w:noProof/>
        </w:rPr>
      </w:sdtEndPr>
      <w:sdtContent>
        <w:p w:rsidR="00882AA8" w:rsidRDefault="00237010">
          <w:pPr>
            <w:pStyle w:val="TOCHeading"/>
          </w:pPr>
          <w:r>
            <w:t>Table of Contents</w:t>
          </w:r>
        </w:p>
        <w:p w:rsidR="00011E64" w:rsidRDefault="00237010">
          <w:pPr>
            <w:pStyle w:val="TOC1"/>
            <w:rPr>
              <w:rFonts w:asciiTheme="minorHAnsi" w:eastAsiaTheme="minorEastAsia" w:hAnsiTheme="minorHAnsi" w:cstheme="minorBidi"/>
              <w:noProof/>
              <w:lang w:val="en-GB" w:eastAsia="en-GB"/>
            </w:rPr>
          </w:pPr>
          <w:r>
            <w:fldChar w:fldCharType="begin"/>
          </w:r>
          <w:r>
            <w:instrText xml:space="preserve"> TOC \o "1-3" \h \z \u </w:instrText>
          </w:r>
          <w:r>
            <w:fldChar w:fldCharType="separate"/>
          </w:r>
          <w:hyperlink w:anchor="_Toc5366355" w:history="1">
            <w:r w:rsidRPr="005A38EC">
              <w:rPr>
                <w:rStyle w:val="Hyperlink"/>
                <w:rFonts w:ascii="Times New Roman" w:hAnsi="Times New Roman"/>
                <w:noProof/>
                <w:lang w:val="en-GB"/>
              </w:rPr>
              <w:t>Literature Review:</w:t>
            </w:r>
            <w:r>
              <w:rPr>
                <w:noProof/>
                <w:webHidden/>
              </w:rPr>
              <w:tab/>
            </w:r>
            <w:r>
              <w:rPr>
                <w:noProof/>
                <w:webHidden/>
              </w:rPr>
              <w:fldChar w:fldCharType="begin"/>
            </w:r>
            <w:r>
              <w:rPr>
                <w:noProof/>
                <w:webHidden/>
              </w:rPr>
              <w:instrText xml:space="preserve"> PAGEREF _Toc5366355 \h </w:instrText>
            </w:r>
            <w:r>
              <w:rPr>
                <w:noProof/>
                <w:webHidden/>
              </w:rPr>
            </w:r>
            <w:r>
              <w:rPr>
                <w:noProof/>
                <w:webHidden/>
              </w:rPr>
              <w:fldChar w:fldCharType="separate"/>
            </w:r>
            <w:r>
              <w:rPr>
                <w:noProof/>
                <w:webHidden/>
              </w:rPr>
              <w:t>3</w:t>
            </w:r>
            <w:r>
              <w:rPr>
                <w:noProof/>
                <w:webHidden/>
              </w:rPr>
              <w:fldChar w:fldCharType="end"/>
            </w:r>
          </w:hyperlink>
        </w:p>
        <w:p w:rsidR="00011E64" w:rsidRDefault="00817B9C">
          <w:pPr>
            <w:pStyle w:val="TOC2"/>
            <w:tabs>
              <w:tab w:val="right" w:leader="dot" w:pos="9350"/>
            </w:tabs>
            <w:rPr>
              <w:rFonts w:asciiTheme="minorHAnsi" w:eastAsiaTheme="minorEastAsia" w:hAnsiTheme="minorHAnsi" w:cstheme="minorBidi"/>
              <w:noProof/>
              <w:lang w:val="en-GB" w:eastAsia="en-GB"/>
            </w:rPr>
          </w:pPr>
          <w:hyperlink w:anchor="_Toc5366356" w:history="1">
            <w:r w:rsidR="00237010" w:rsidRPr="005A38EC">
              <w:rPr>
                <w:rStyle w:val="Hyperlink"/>
                <w:rFonts w:ascii="Times New Roman" w:hAnsi="Times New Roman"/>
                <w:b/>
                <w:noProof/>
                <w:lang w:val="en-GB"/>
              </w:rPr>
              <w:t>Wired Equivalent Privacy in Wi-Fi Networks:</w:t>
            </w:r>
            <w:r w:rsidR="00237010">
              <w:rPr>
                <w:noProof/>
                <w:webHidden/>
              </w:rPr>
              <w:tab/>
            </w:r>
            <w:r w:rsidR="00237010">
              <w:rPr>
                <w:noProof/>
                <w:webHidden/>
              </w:rPr>
              <w:fldChar w:fldCharType="begin"/>
            </w:r>
            <w:r w:rsidR="00237010">
              <w:rPr>
                <w:noProof/>
                <w:webHidden/>
              </w:rPr>
              <w:instrText xml:space="preserve"> PAGEREF _Toc5366356 \h </w:instrText>
            </w:r>
            <w:r w:rsidR="00237010">
              <w:rPr>
                <w:noProof/>
                <w:webHidden/>
              </w:rPr>
            </w:r>
            <w:r w:rsidR="00237010">
              <w:rPr>
                <w:noProof/>
                <w:webHidden/>
              </w:rPr>
              <w:fldChar w:fldCharType="separate"/>
            </w:r>
            <w:r w:rsidR="00237010">
              <w:rPr>
                <w:noProof/>
                <w:webHidden/>
              </w:rPr>
              <w:t>3</w:t>
            </w:r>
            <w:r w:rsidR="00237010">
              <w:rPr>
                <w:noProof/>
                <w:webHidden/>
              </w:rPr>
              <w:fldChar w:fldCharType="end"/>
            </w:r>
          </w:hyperlink>
        </w:p>
        <w:p w:rsidR="00011E64" w:rsidRDefault="00817B9C">
          <w:pPr>
            <w:pStyle w:val="TOC3"/>
            <w:rPr>
              <w:rFonts w:asciiTheme="minorHAnsi" w:eastAsiaTheme="minorEastAsia" w:hAnsiTheme="minorHAnsi" w:cstheme="minorBidi"/>
              <w:noProof/>
              <w:lang w:val="en-GB" w:eastAsia="en-GB"/>
            </w:rPr>
          </w:pPr>
          <w:hyperlink w:anchor="_Toc5366357" w:history="1">
            <w:r w:rsidR="00237010" w:rsidRPr="005A38EC">
              <w:rPr>
                <w:rStyle w:val="Hyperlink"/>
                <w:rFonts w:ascii="Times New Roman" w:hAnsi="Times New Roman"/>
                <w:noProof/>
              </w:rPr>
              <w:t>Flaws in WEP:</w:t>
            </w:r>
            <w:r w:rsidR="00237010">
              <w:rPr>
                <w:noProof/>
                <w:webHidden/>
              </w:rPr>
              <w:tab/>
            </w:r>
            <w:r w:rsidR="00237010">
              <w:rPr>
                <w:noProof/>
                <w:webHidden/>
              </w:rPr>
              <w:fldChar w:fldCharType="begin"/>
            </w:r>
            <w:r w:rsidR="00237010">
              <w:rPr>
                <w:noProof/>
                <w:webHidden/>
              </w:rPr>
              <w:instrText xml:space="preserve"> PAGEREF _Toc5366357 \h </w:instrText>
            </w:r>
            <w:r w:rsidR="00237010">
              <w:rPr>
                <w:noProof/>
                <w:webHidden/>
              </w:rPr>
            </w:r>
            <w:r w:rsidR="00237010">
              <w:rPr>
                <w:noProof/>
                <w:webHidden/>
              </w:rPr>
              <w:fldChar w:fldCharType="separate"/>
            </w:r>
            <w:r w:rsidR="00237010">
              <w:rPr>
                <w:noProof/>
                <w:webHidden/>
              </w:rPr>
              <w:t>6</w:t>
            </w:r>
            <w:r w:rsidR="00237010">
              <w:rPr>
                <w:noProof/>
                <w:webHidden/>
              </w:rPr>
              <w:fldChar w:fldCharType="end"/>
            </w:r>
          </w:hyperlink>
        </w:p>
        <w:p w:rsidR="00011E64" w:rsidRDefault="00817B9C">
          <w:pPr>
            <w:pStyle w:val="TOC2"/>
            <w:tabs>
              <w:tab w:val="right" w:leader="dot" w:pos="9350"/>
            </w:tabs>
            <w:rPr>
              <w:rFonts w:asciiTheme="minorHAnsi" w:eastAsiaTheme="minorEastAsia" w:hAnsiTheme="minorHAnsi" w:cstheme="minorBidi"/>
              <w:noProof/>
              <w:lang w:val="en-GB" w:eastAsia="en-GB"/>
            </w:rPr>
          </w:pPr>
          <w:hyperlink w:anchor="_Toc5366358" w:history="1">
            <w:r w:rsidR="00237010" w:rsidRPr="005A38EC">
              <w:rPr>
                <w:rStyle w:val="Hyperlink"/>
                <w:rFonts w:ascii="Times New Roman" w:hAnsi="Times New Roman"/>
                <w:b/>
                <w:noProof/>
              </w:rPr>
              <w:t>Wi-fi Protected Access (WPA):</w:t>
            </w:r>
            <w:r w:rsidR="00237010">
              <w:rPr>
                <w:noProof/>
                <w:webHidden/>
              </w:rPr>
              <w:tab/>
            </w:r>
            <w:r w:rsidR="00237010">
              <w:rPr>
                <w:noProof/>
                <w:webHidden/>
              </w:rPr>
              <w:fldChar w:fldCharType="begin"/>
            </w:r>
            <w:r w:rsidR="00237010">
              <w:rPr>
                <w:noProof/>
                <w:webHidden/>
              </w:rPr>
              <w:instrText xml:space="preserve"> PAGEREF _Toc5366358 \h </w:instrText>
            </w:r>
            <w:r w:rsidR="00237010">
              <w:rPr>
                <w:noProof/>
                <w:webHidden/>
              </w:rPr>
            </w:r>
            <w:r w:rsidR="00237010">
              <w:rPr>
                <w:noProof/>
                <w:webHidden/>
              </w:rPr>
              <w:fldChar w:fldCharType="separate"/>
            </w:r>
            <w:r w:rsidR="00237010">
              <w:rPr>
                <w:noProof/>
                <w:webHidden/>
              </w:rPr>
              <w:t>8</w:t>
            </w:r>
            <w:r w:rsidR="00237010">
              <w:rPr>
                <w:noProof/>
                <w:webHidden/>
              </w:rPr>
              <w:fldChar w:fldCharType="end"/>
            </w:r>
          </w:hyperlink>
        </w:p>
        <w:p w:rsidR="00011E64" w:rsidRDefault="00817B9C">
          <w:pPr>
            <w:pStyle w:val="TOC3"/>
            <w:rPr>
              <w:rFonts w:asciiTheme="minorHAnsi" w:eastAsiaTheme="minorEastAsia" w:hAnsiTheme="minorHAnsi" w:cstheme="minorBidi"/>
              <w:noProof/>
              <w:lang w:val="en-GB" w:eastAsia="en-GB"/>
            </w:rPr>
          </w:pPr>
          <w:hyperlink w:anchor="_Toc5366359" w:history="1">
            <w:r w:rsidR="00237010" w:rsidRPr="005A38EC">
              <w:rPr>
                <w:rStyle w:val="Hyperlink"/>
                <w:rFonts w:ascii="Times New Roman" w:hAnsi="Times New Roman"/>
                <w:noProof/>
              </w:rPr>
              <w:t>Flaws in WPA:</w:t>
            </w:r>
            <w:r w:rsidR="00237010">
              <w:rPr>
                <w:noProof/>
                <w:webHidden/>
              </w:rPr>
              <w:tab/>
            </w:r>
            <w:r w:rsidR="00237010">
              <w:rPr>
                <w:noProof/>
                <w:webHidden/>
              </w:rPr>
              <w:fldChar w:fldCharType="begin"/>
            </w:r>
            <w:r w:rsidR="00237010">
              <w:rPr>
                <w:noProof/>
                <w:webHidden/>
              </w:rPr>
              <w:instrText xml:space="preserve"> PAGEREF _Toc5366359 \h </w:instrText>
            </w:r>
            <w:r w:rsidR="00237010">
              <w:rPr>
                <w:noProof/>
                <w:webHidden/>
              </w:rPr>
            </w:r>
            <w:r w:rsidR="00237010">
              <w:rPr>
                <w:noProof/>
                <w:webHidden/>
              </w:rPr>
              <w:fldChar w:fldCharType="separate"/>
            </w:r>
            <w:r w:rsidR="00237010">
              <w:rPr>
                <w:noProof/>
                <w:webHidden/>
              </w:rPr>
              <w:t>10</w:t>
            </w:r>
            <w:r w:rsidR="00237010">
              <w:rPr>
                <w:noProof/>
                <w:webHidden/>
              </w:rPr>
              <w:fldChar w:fldCharType="end"/>
            </w:r>
          </w:hyperlink>
        </w:p>
        <w:p w:rsidR="00011E64" w:rsidRDefault="00817B9C">
          <w:pPr>
            <w:pStyle w:val="TOC2"/>
            <w:tabs>
              <w:tab w:val="right" w:leader="dot" w:pos="9350"/>
            </w:tabs>
            <w:rPr>
              <w:rFonts w:asciiTheme="minorHAnsi" w:eastAsiaTheme="minorEastAsia" w:hAnsiTheme="minorHAnsi" w:cstheme="minorBidi"/>
              <w:noProof/>
              <w:lang w:val="en-GB" w:eastAsia="en-GB"/>
            </w:rPr>
          </w:pPr>
          <w:hyperlink w:anchor="_Toc5366360" w:history="1">
            <w:r w:rsidR="00237010" w:rsidRPr="005A38EC">
              <w:rPr>
                <w:rStyle w:val="Hyperlink"/>
                <w:rFonts w:ascii="Times New Roman" w:hAnsi="Times New Roman"/>
                <w:b/>
                <w:noProof/>
              </w:rPr>
              <w:t>Wi-Fi Protected Access Two (WPA2):</w:t>
            </w:r>
            <w:r w:rsidR="00237010">
              <w:rPr>
                <w:noProof/>
                <w:webHidden/>
              </w:rPr>
              <w:tab/>
            </w:r>
            <w:r w:rsidR="00237010">
              <w:rPr>
                <w:noProof/>
                <w:webHidden/>
              </w:rPr>
              <w:fldChar w:fldCharType="begin"/>
            </w:r>
            <w:r w:rsidR="00237010">
              <w:rPr>
                <w:noProof/>
                <w:webHidden/>
              </w:rPr>
              <w:instrText xml:space="preserve"> PAGEREF _Toc5366360 \h </w:instrText>
            </w:r>
            <w:r w:rsidR="00237010">
              <w:rPr>
                <w:noProof/>
                <w:webHidden/>
              </w:rPr>
            </w:r>
            <w:r w:rsidR="00237010">
              <w:rPr>
                <w:noProof/>
                <w:webHidden/>
              </w:rPr>
              <w:fldChar w:fldCharType="separate"/>
            </w:r>
            <w:r w:rsidR="00237010">
              <w:rPr>
                <w:noProof/>
                <w:webHidden/>
              </w:rPr>
              <w:t>11</w:t>
            </w:r>
            <w:r w:rsidR="00237010">
              <w:rPr>
                <w:noProof/>
                <w:webHidden/>
              </w:rPr>
              <w:fldChar w:fldCharType="end"/>
            </w:r>
          </w:hyperlink>
        </w:p>
        <w:p w:rsidR="00011E64" w:rsidRDefault="00817B9C">
          <w:pPr>
            <w:pStyle w:val="TOC2"/>
            <w:tabs>
              <w:tab w:val="right" w:leader="dot" w:pos="9350"/>
            </w:tabs>
            <w:rPr>
              <w:rFonts w:asciiTheme="minorHAnsi" w:eastAsiaTheme="minorEastAsia" w:hAnsiTheme="minorHAnsi" w:cstheme="minorBidi"/>
              <w:noProof/>
              <w:lang w:val="en-GB" w:eastAsia="en-GB"/>
            </w:rPr>
          </w:pPr>
          <w:hyperlink w:anchor="_Toc5366361" w:history="1">
            <w:r w:rsidR="00237010" w:rsidRPr="005A38EC">
              <w:rPr>
                <w:rStyle w:val="Hyperlink"/>
                <w:rFonts w:ascii="Times New Roman" w:hAnsi="Times New Roman"/>
                <w:b/>
                <w:noProof/>
              </w:rPr>
              <w:t>Wi-Fi Protected Setup:</w:t>
            </w:r>
            <w:r w:rsidR="00237010">
              <w:rPr>
                <w:noProof/>
                <w:webHidden/>
              </w:rPr>
              <w:tab/>
            </w:r>
            <w:r w:rsidR="00237010">
              <w:rPr>
                <w:noProof/>
                <w:webHidden/>
              </w:rPr>
              <w:fldChar w:fldCharType="begin"/>
            </w:r>
            <w:r w:rsidR="00237010">
              <w:rPr>
                <w:noProof/>
                <w:webHidden/>
              </w:rPr>
              <w:instrText xml:space="preserve"> PAGEREF _Toc5366361 \h </w:instrText>
            </w:r>
            <w:r w:rsidR="00237010">
              <w:rPr>
                <w:noProof/>
                <w:webHidden/>
              </w:rPr>
            </w:r>
            <w:r w:rsidR="00237010">
              <w:rPr>
                <w:noProof/>
                <w:webHidden/>
              </w:rPr>
              <w:fldChar w:fldCharType="separate"/>
            </w:r>
            <w:r w:rsidR="00237010">
              <w:rPr>
                <w:noProof/>
                <w:webHidden/>
              </w:rPr>
              <w:t>12</w:t>
            </w:r>
            <w:r w:rsidR="00237010">
              <w:rPr>
                <w:noProof/>
                <w:webHidden/>
              </w:rPr>
              <w:fldChar w:fldCharType="end"/>
            </w:r>
          </w:hyperlink>
        </w:p>
        <w:p w:rsidR="00011E64" w:rsidRDefault="00817B9C">
          <w:pPr>
            <w:pStyle w:val="TOC1"/>
            <w:rPr>
              <w:rFonts w:asciiTheme="minorHAnsi" w:eastAsiaTheme="minorEastAsia" w:hAnsiTheme="minorHAnsi" w:cstheme="minorBidi"/>
              <w:noProof/>
              <w:lang w:val="en-GB" w:eastAsia="en-GB"/>
            </w:rPr>
          </w:pPr>
          <w:hyperlink w:anchor="_Toc5366362" w:history="1">
            <w:r w:rsidR="00237010" w:rsidRPr="005A38EC">
              <w:rPr>
                <w:rStyle w:val="Hyperlink"/>
                <w:rFonts w:ascii="Times New Roman" w:hAnsi="Times New Roman"/>
                <w:noProof/>
              </w:rPr>
              <w:t>Methodology:</w:t>
            </w:r>
            <w:r w:rsidR="00237010">
              <w:rPr>
                <w:noProof/>
                <w:webHidden/>
              </w:rPr>
              <w:tab/>
            </w:r>
            <w:r w:rsidR="00237010">
              <w:rPr>
                <w:noProof/>
                <w:webHidden/>
              </w:rPr>
              <w:fldChar w:fldCharType="begin"/>
            </w:r>
            <w:r w:rsidR="00237010">
              <w:rPr>
                <w:noProof/>
                <w:webHidden/>
              </w:rPr>
              <w:instrText xml:space="preserve"> PAGEREF _Toc5366362 \h </w:instrText>
            </w:r>
            <w:r w:rsidR="00237010">
              <w:rPr>
                <w:noProof/>
                <w:webHidden/>
              </w:rPr>
            </w:r>
            <w:r w:rsidR="00237010">
              <w:rPr>
                <w:noProof/>
                <w:webHidden/>
              </w:rPr>
              <w:fldChar w:fldCharType="separate"/>
            </w:r>
            <w:r w:rsidR="00237010">
              <w:rPr>
                <w:noProof/>
                <w:webHidden/>
              </w:rPr>
              <w:t>14</w:t>
            </w:r>
            <w:r w:rsidR="00237010">
              <w:rPr>
                <w:noProof/>
                <w:webHidden/>
              </w:rPr>
              <w:fldChar w:fldCharType="end"/>
            </w:r>
          </w:hyperlink>
        </w:p>
        <w:p w:rsidR="00011E64" w:rsidRDefault="00817B9C">
          <w:pPr>
            <w:pStyle w:val="TOC1"/>
            <w:rPr>
              <w:rFonts w:asciiTheme="minorHAnsi" w:eastAsiaTheme="minorEastAsia" w:hAnsiTheme="minorHAnsi" w:cstheme="minorBidi"/>
              <w:noProof/>
              <w:lang w:val="en-GB" w:eastAsia="en-GB"/>
            </w:rPr>
          </w:pPr>
          <w:hyperlink w:anchor="_Toc5366363" w:history="1">
            <w:r w:rsidR="00237010" w:rsidRPr="005A38EC">
              <w:rPr>
                <w:rStyle w:val="Hyperlink"/>
                <w:rFonts w:ascii="Times New Roman" w:hAnsi="Times New Roman"/>
                <w:noProof/>
              </w:rPr>
              <w:t>Experiments:</w:t>
            </w:r>
            <w:r w:rsidR="00237010">
              <w:rPr>
                <w:noProof/>
                <w:webHidden/>
              </w:rPr>
              <w:tab/>
            </w:r>
            <w:r w:rsidR="00237010">
              <w:rPr>
                <w:noProof/>
                <w:webHidden/>
              </w:rPr>
              <w:fldChar w:fldCharType="begin"/>
            </w:r>
            <w:r w:rsidR="00237010">
              <w:rPr>
                <w:noProof/>
                <w:webHidden/>
              </w:rPr>
              <w:instrText xml:space="preserve"> PAGEREF _Toc5366363 \h </w:instrText>
            </w:r>
            <w:r w:rsidR="00237010">
              <w:rPr>
                <w:noProof/>
                <w:webHidden/>
              </w:rPr>
            </w:r>
            <w:r w:rsidR="00237010">
              <w:rPr>
                <w:noProof/>
                <w:webHidden/>
              </w:rPr>
              <w:fldChar w:fldCharType="separate"/>
            </w:r>
            <w:r w:rsidR="00237010">
              <w:rPr>
                <w:noProof/>
                <w:webHidden/>
              </w:rPr>
              <w:t>17</w:t>
            </w:r>
            <w:r w:rsidR="00237010">
              <w:rPr>
                <w:noProof/>
                <w:webHidden/>
              </w:rPr>
              <w:fldChar w:fldCharType="end"/>
            </w:r>
          </w:hyperlink>
        </w:p>
        <w:p w:rsidR="00011E64" w:rsidRDefault="00817B9C">
          <w:pPr>
            <w:pStyle w:val="TOC1"/>
            <w:rPr>
              <w:rFonts w:asciiTheme="minorHAnsi" w:eastAsiaTheme="minorEastAsia" w:hAnsiTheme="minorHAnsi" w:cstheme="minorBidi"/>
              <w:noProof/>
              <w:lang w:val="en-GB" w:eastAsia="en-GB"/>
            </w:rPr>
          </w:pPr>
          <w:hyperlink w:anchor="_Toc5366364" w:history="1">
            <w:r w:rsidR="00237010" w:rsidRPr="005A38EC">
              <w:rPr>
                <w:rStyle w:val="Hyperlink"/>
                <w:rFonts w:ascii="Times New Roman" w:hAnsi="Times New Roman"/>
                <w:noProof/>
              </w:rPr>
              <w:t>Results Analysis:</w:t>
            </w:r>
            <w:r w:rsidR="00237010">
              <w:rPr>
                <w:noProof/>
                <w:webHidden/>
              </w:rPr>
              <w:tab/>
            </w:r>
            <w:r w:rsidR="00237010">
              <w:rPr>
                <w:noProof/>
                <w:webHidden/>
              </w:rPr>
              <w:fldChar w:fldCharType="begin"/>
            </w:r>
            <w:r w:rsidR="00237010">
              <w:rPr>
                <w:noProof/>
                <w:webHidden/>
              </w:rPr>
              <w:instrText xml:space="preserve"> PAGEREF _Toc5366364 \h </w:instrText>
            </w:r>
            <w:r w:rsidR="00237010">
              <w:rPr>
                <w:noProof/>
                <w:webHidden/>
              </w:rPr>
            </w:r>
            <w:r w:rsidR="00237010">
              <w:rPr>
                <w:noProof/>
                <w:webHidden/>
              </w:rPr>
              <w:fldChar w:fldCharType="separate"/>
            </w:r>
            <w:r w:rsidR="00237010">
              <w:rPr>
                <w:noProof/>
                <w:webHidden/>
              </w:rPr>
              <w:t>19</w:t>
            </w:r>
            <w:r w:rsidR="00237010">
              <w:rPr>
                <w:noProof/>
                <w:webHidden/>
              </w:rPr>
              <w:fldChar w:fldCharType="end"/>
            </w:r>
          </w:hyperlink>
        </w:p>
        <w:p w:rsidR="00011E64" w:rsidRDefault="00817B9C">
          <w:pPr>
            <w:pStyle w:val="TOC1"/>
            <w:rPr>
              <w:rFonts w:asciiTheme="minorHAnsi" w:eastAsiaTheme="minorEastAsia" w:hAnsiTheme="minorHAnsi" w:cstheme="minorBidi"/>
              <w:noProof/>
              <w:lang w:val="en-GB" w:eastAsia="en-GB"/>
            </w:rPr>
          </w:pPr>
          <w:hyperlink w:anchor="_Toc5366365" w:history="1">
            <w:r w:rsidR="00237010" w:rsidRPr="005A38EC">
              <w:rPr>
                <w:rStyle w:val="Hyperlink"/>
                <w:rFonts w:ascii="Times New Roman" w:hAnsi="Times New Roman"/>
                <w:noProof/>
              </w:rPr>
              <w:t>Recommendations and Conclusion:</w:t>
            </w:r>
            <w:r w:rsidR="00237010">
              <w:rPr>
                <w:noProof/>
                <w:webHidden/>
              </w:rPr>
              <w:tab/>
            </w:r>
            <w:r w:rsidR="00237010">
              <w:rPr>
                <w:noProof/>
                <w:webHidden/>
              </w:rPr>
              <w:fldChar w:fldCharType="begin"/>
            </w:r>
            <w:r w:rsidR="00237010">
              <w:rPr>
                <w:noProof/>
                <w:webHidden/>
              </w:rPr>
              <w:instrText xml:space="preserve"> PAGEREF _Toc5366365 \h </w:instrText>
            </w:r>
            <w:r w:rsidR="00237010">
              <w:rPr>
                <w:noProof/>
                <w:webHidden/>
              </w:rPr>
            </w:r>
            <w:r w:rsidR="00237010">
              <w:rPr>
                <w:noProof/>
                <w:webHidden/>
              </w:rPr>
              <w:fldChar w:fldCharType="separate"/>
            </w:r>
            <w:r w:rsidR="00237010">
              <w:rPr>
                <w:noProof/>
                <w:webHidden/>
              </w:rPr>
              <w:t>21</w:t>
            </w:r>
            <w:r w:rsidR="00237010">
              <w:rPr>
                <w:noProof/>
                <w:webHidden/>
              </w:rPr>
              <w:fldChar w:fldCharType="end"/>
            </w:r>
          </w:hyperlink>
        </w:p>
        <w:p w:rsidR="00011E64" w:rsidRDefault="00817B9C">
          <w:pPr>
            <w:pStyle w:val="TOC1"/>
            <w:rPr>
              <w:rFonts w:asciiTheme="minorHAnsi" w:eastAsiaTheme="minorEastAsia" w:hAnsiTheme="minorHAnsi" w:cstheme="minorBidi"/>
              <w:noProof/>
              <w:lang w:val="en-GB" w:eastAsia="en-GB"/>
            </w:rPr>
          </w:pPr>
          <w:hyperlink w:anchor="_Toc5366366" w:history="1">
            <w:r w:rsidR="00237010" w:rsidRPr="005A38EC">
              <w:rPr>
                <w:rStyle w:val="Hyperlink"/>
                <w:noProof/>
              </w:rPr>
              <w:t>References</w:t>
            </w:r>
            <w:r w:rsidR="00237010">
              <w:rPr>
                <w:noProof/>
                <w:webHidden/>
              </w:rPr>
              <w:tab/>
            </w:r>
            <w:r w:rsidR="00237010">
              <w:rPr>
                <w:noProof/>
                <w:webHidden/>
              </w:rPr>
              <w:fldChar w:fldCharType="begin"/>
            </w:r>
            <w:r w:rsidR="00237010">
              <w:rPr>
                <w:noProof/>
                <w:webHidden/>
              </w:rPr>
              <w:instrText xml:space="preserve"> PAGEREF _Toc5366366 \h </w:instrText>
            </w:r>
            <w:r w:rsidR="00237010">
              <w:rPr>
                <w:noProof/>
                <w:webHidden/>
              </w:rPr>
            </w:r>
            <w:r w:rsidR="00237010">
              <w:rPr>
                <w:noProof/>
                <w:webHidden/>
              </w:rPr>
              <w:fldChar w:fldCharType="separate"/>
            </w:r>
            <w:r w:rsidR="00237010">
              <w:rPr>
                <w:noProof/>
                <w:webHidden/>
              </w:rPr>
              <w:t>23</w:t>
            </w:r>
            <w:r w:rsidR="00237010">
              <w:rPr>
                <w:noProof/>
                <w:webHidden/>
              </w:rPr>
              <w:fldChar w:fldCharType="end"/>
            </w:r>
          </w:hyperlink>
        </w:p>
        <w:p w:rsidR="00882AA8" w:rsidRDefault="00237010">
          <w:r>
            <w:rPr>
              <w:b/>
              <w:bCs/>
              <w:noProof/>
            </w:rPr>
            <w:fldChar w:fldCharType="end"/>
          </w:r>
        </w:p>
      </w:sdtContent>
    </w:sdt>
    <w:p w:rsidR="00882AA8" w:rsidRDefault="00237010">
      <w:pPr>
        <w:spacing w:after="0" w:line="240" w:lineRule="auto"/>
        <w:rPr>
          <w:rFonts w:asciiTheme="majorHAnsi" w:eastAsiaTheme="majorEastAsia" w:hAnsiTheme="majorHAnsi" w:cstheme="majorBidi"/>
          <w:spacing w:val="-10"/>
          <w:kern w:val="28"/>
          <w:sz w:val="56"/>
          <w:szCs w:val="56"/>
        </w:rPr>
      </w:pPr>
      <w:r>
        <w:br w:type="page"/>
      </w:r>
    </w:p>
    <w:p w:rsidR="00D1657F" w:rsidRPr="00A8267C" w:rsidRDefault="00237010" w:rsidP="00A8267C">
      <w:pPr>
        <w:pStyle w:val="Title"/>
        <w:spacing w:line="480" w:lineRule="auto"/>
        <w:jc w:val="center"/>
        <w:rPr>
          <w:rFonts w:ascii="Times New Roman" w:hAnsi="Times New Roman" w:cs="Times New Roman"/>
        </w:rPr>
      </w:pPr>
      <w:r w:rsidRPr="00A8267C">
        <w:rPr>
          <w:rFonts w:ascii="Times New Roman" w:hAnsi="Times New Roman" w:cs="Times New Roman"/>
        </w:rPr>
        <w:lastRenderedPageBreak/>
        <w:t>Security in Public Wi-Fi Hotspots</w:t>
      </w:r>
    </w:p>
    <w:p w:rsidR="006B4AEB" w:rsidRPr="00A8267C" w:rsidRDefault="00237010" w:rsidP="00A8267C">
      <w:pPr>
        <w:pStyle w:val="Heading1"/>
        <w:spacing w:line="480" w:lineRule="auto"/>
        <w:rPr>
          <w:rFonts w:ascii="Times New Roman" w:hAnsi="Times New Roman"/>
          <w:lang w:val="en-GB"/>
        </w:rPr>
      </w:pPr>
      <w:bookmarkStart w:id="0" w:name="_Toc5366355"/>
      <w:r w:rsidRPr="00A8267C">
        <w:rPr>
          <w:rFonts w:ascii="Times New Roman" w:hAnsi="Times New Roman"/>
          <w:lang w:val="en-GB"/>
        </w:rPr>
        <w:t>Literature Review:</w:t>
      </w:r>
      <w:bookmarkEnd w:id="0"/>
    </w:p>
    <w:p w:rsidR="00A8267C" w:rsidRPr="00D230E0" w:rsidRDefault="00237010" w:rsidP="00A8267C">
      <w:pPr>
        <w:pStyle w:val="Heading2"/>
        <w:spacing w:line="480" w:lineRule="auto"/>
        <w:rPr>
          <w:rFonts w:ascii="Times New Roman" w:hAnsi="Times New Roman" w:cs="Times New Roman"/>
          <w:b/>
          <w:color w:val="auto"/>
          <w:sz w:val="28"/>
          <w:szCs w:val="28"/>
          <w:lang w:val="en-GB"/>
        </w:rPr>
      </w:pPr>
      <w:bookmarkStart w:id="1" w:name="_Toc5366356"/>
      <w:r w:rsidRPr="00D230E0">
        <w:rPr>
          <w:rFonts w:ascii="Times New Roman" w:hAnsi="Times New Roman" w:cs="Times New Roman"/>
          <w:b/>
          <w:color w:val="auto"/>
          <w:sz w:val="28"/>
          <w:szCs w:val="28"/>
          <w:lang w:val="en-GB"/>
        </w:rPr>
        <w:t>Wired Equivalent Privacy in Wi-Fi Networks:</w:t>
      </w:r>
      <w:bookmarkEnd w:id="1"/>
    </w:p>
    <w:p w:rsidR="00B7613D" w:rsidRDefault="00237010" w:rsidP="00607668">
      <w:pPr>
        <w:spacing w:after="0" w:line="480" w:lineRule="auto"/>
        <w:contextualSpacing/>
        <w:mirrorIndents/>
        <w:rPr>
          <w:rFonts w:ascii="Times New Roman" w:hAnsi="Times New Roman"/>
          <w:sz w:val="24"/>
          <w:szCs w:val="24"/>
          <w:lang w:val="en-GB"/>
        </w:rPr>
      </w:pPr>
      <w:r>
        <w:rPr>
          <w:rFonts w:ascii="Times New Roman" w:hAnsi="Times New Roman"/>
          <w:b/>
          <w:sz w:val="24"/>
          <w:szCs w:val="24"/>
          <w:lang w:val="en-GB"/>
        </w:rPr>
        <w:tab/>
      </w:r>
      <w:r>
        <w:rPr>
          <w:rFonts w:ascii="Times New Roman" w:hAnsi="Times New Roman"/>
          <w:sz w:val="24"/>
          <w:szCs w:val="24"/>
          <w:lang w:val="en-GB"/>
        </w:rPr>
        <w:t xml:space="preserve">With the exponential increase in the popularity of Wifi networks, researchers are always trying to secure communication between client device and wireless access point in a wifi network. Attacks on wireless networks are not only increasing in number but in complexity as well. </w:t>
      </w:r>
      <w:r w:rsidR="0001372A">
        <w:rPr>
          <w:rFonts w:ascii="Times New Roman" w:hAnsi="Times New Roman"/>
          <w:sz w:val="24"/>
          <w:szCs w:val="24"/>
          <w:lang w:val="en-GB"/>
        </w:rPr>
        <w:t xml:space="preserve">As wireless networks are prone to eavesdropping and man in the middle attacks it is inevitable to protect the confidentiality and integrity of the information being shared in such networks. One way of securing information in transit is to encrypt the data before transmission. Data encryption is an important step in securing communication not only in wireless networks but in all types of networks. As a general perspective, it was considered that a wired network is more secure as compared to the wireless network. In a wireless network, anyone can capture the signal and analyse it using specialized tools. Therefore, researchers started to look for different ways of securing wireless communications especially </w:t>
      </w:r>
      <w:r w:rsidR="00A8267C">
        <w:rPr>
          <w:rFonts w:ascii="Times New Roman" w:hAnsi="Times New Roman"/>
          <w:sz w:val="24"/>
          <w:szCs w:val="24"/>
          <w:lang w:val="en-GB"/>
        </w:rPr>
        <w:t xml:space="preserve">wifi networks using encryption. Encryption techniques have evolved over time.  </w:t>
      </w:r>
    </w:p>
    <w:p w:rsidR="00A8267C" w:rsidRDefault="00237010" w:rsidP="00607668">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 xml:space="preserve"> </w:t>
      </w:r>
      <w:r w:rsidR="00CB7EE5">
        <w:rPr>
          <w:rFonts w:ascii="Times New Roman" w:hAnsi="Times New Roman"/>
          <w:sz w:val="24"/>
          <w:szCs w:val="24"/>
          <w:lang w:val="en-GB"/>
        </w:rPr>
        <w:tab/>
      </w:r>
      <w:r>
        <w:rPr>
          <w:rFonts w:ascii="Times New Roman" w:hAnsi="Times New Roman"/>
          <w:sz w:val="24"/>
          <w:szCs w:val="24"/>
          <w:lang w:val="en-GB"/>
        </w:rPr>
        <w:t xml:space="preserve">The simplest example of an encryption algorithm is Caser cipher. In encryption, a cipher is applied to a plaintext message resulting in a ciphertext. In Caesar cipher, each letter of a plain text message is replaced with a corresponding third letter from English alphabets. Such as in a plain text message each "A" will be substituted with a "C". As in this case, the key of encryption is three as the letters are rotated up to three spaces. This is the simplest form of encrypting any message to ensure confidentiality. To retrieve the message exact procedure is need to be reversed </w:t>
      </w:r>
      <w:r>
        <w:rPr>
          <w:rFonts w:ascii="Times New Roman" w:hAnsi="Times New Roman"/>
          <w:sz w:val="24"/>
          <w:szCs w:val="24"/>
          <w:lang w:val="en-GB"/>
        </w:rPr>
        <w:lastRenderedPageBreak/>
        <w:t xml:space="preserve">resulting in original message form ciphertext. Such encryption schemes using the same key for encrypting and decrypting the data are known as symmetric encryption algorithms. More complex and sophisticated encryption algorithms have been designed and implemented to secure communication in wifi networks. The idea behind the use of encryption in wifi networks is to encrypt the data before sending it to the wireless access point. Researchers identified that </w:t>
      </w:r>
      <w:r w:rsidR="00BB524D">
        <w:rPr>
          <w:rFonts w:ascii="Times New Roman" w:hAnsi="Times New Roman"/>
          <w:sz w:val="24"/>
          <w:szCs w:val="24"/>
          <w:lang w:val="en-GB"/>
        </w:rPr>
        <w:t>mitigation of one security flaw in wireless networks often leads to a new security hole in the system that can be exploited by the attackers in future</w:t>
      </w:r>
      <w:r w:rsidR="004F02E7">
        <w:rPr>
          <w:rFonts w:ascii="Times New Roman" w:hAnsi="Times New Roman"/>
          <w:sz w:val="24"/>
          <w:szCs w:val="24"/>
          <w:lang w:val="en-GB"/>
        </w:rPr>
        <w:t xml:space="preserve"> </w:t>
      </w:r>
      <w:r w:rsidR="004F02E7">
        <w:rPr>
          <w:rFonts w:ascii="Times New Roman" w:hAnsi="Times New Roman"/>
          <w:sz w:val="24"/>
          <w:szCs w:val="24"/>
          <w:lang w:val="en-GB"/>
        </w:rPr>
        <w:fldChar w:fldCharType="begin"/>
      </w:r>
      <w:r w:rsidR="00D65EA7">
        <w:rPr>
          <w:rFonts w:ascii="Times New Roman" w:hAnsi="Times New Roman"/>
          <w:sz w:val="24"/>
          <w:szCs w:val="24"/>
          <w:lang w:val="en-GB"/>
        </w:rPr>
        <w:instrText xml:space="preserve"> ADDIN ZOTERO_ITEM CSL_CITATION {"citationID":"a2ntnlsgauc","properties":{"formattedCitation":"(A. Sanatinia et al., 2013)","plainCitation":"(A. Sanatinia et al., 2013)"},"citationItems":[{"id":2231,"uris":["http://zotero.org/users/local/gITejLE9/items/A22X3PMM"],"uri":["http://zotero.org/users/local/gITejLE9/items/A22X3PMM"],"itemData":{"id":2231,"type":"paper-conference","title":"Wireless spreading of WiFi APs infections using WPS flaws: An epidemiological and experimental study","container-title":"2013 IEEE Conference on Communications and Network Security (CNS)","page":"430-437","source":"IEEE Xplore","event":"2013 IEEE Conference on Communications and Network Security (CNS)","abstract":"WiFi Access Points (APs) are ideal targets of attack. They have access to home internal networks which allows an adversary to easily carry out man-in-the-middle attacks and spread infections wirelessly. They can also be used to launch massive denial of service attacks that target the physical infrastructure as well as the RF spectrum (both WiFi and cellular). While Wired Equivalent Privacy (WEP) vulnerabilities are common knowledge, the flaws of the WiFi Protected Setup (WPS) protocol are less known. In this paper, we use an epidemiological approach, combined with experimental war-driving measurements to investigate the speed of infections spreading in four neighborhoods of Boston, MA, USA, with distinct population and demographics. Our analysis and experimental data indicate that such attacks are feasible. While the graph of WEP APs and WPS APs may not be fully connected, the combined graph of WEP-WPS APs is fully connected, making large scale spreading of infections feasible. Due to the unique characteristics of WPS, the absence of automated firmware upgrades and mechanisms to safely configure and administer APs; these attacks pose a significant threat that require serious attention and countermeasures to provide safe management of APs and their policies.","DOI":"10.1109/CNS.2013.6682757","shortTitle":"Wireless spreading of WiFi APs infections using WPS flaws","author":[{"family":"Sanatinia","given":"A."},{"family":"Narain","given":"S."},{"family":"Noubir","given":"G."}],"issued":{"date-parts":[["2013",10]]}}}],"schema":"https://github.com/citation-style-language/schema/raw/master/csl-citation.json"} </w:instrText>
      </w:r>
      <w:r w:rsidR="004F02E7">
        <w:rPr>
          <w:rFonts w:ascii="Times New Roman" w:hAnsi="Times New Roman"/>
          <w:sz w:val="24"/>
          <w:szCs w:val="24"/>
          <w:lang w:val="en-GB"/>
        </w:rPr>
        <w:fldChar w:fldCharType="separate"/>
      </w:r>
      <w:r w:rsidR="00D65EA7" w:rsidRPr="00D65EA7">
        <w:rPr>
          <w:rFonts w:ascii="Times New Roman" w:hAnsi="Times New Roman"/>
          <w:sz w:val="24"/>
        </w:rPr>
        <w:t>(A. Sanatinia et al., 2013)</w:t>
      </w:r>
      <w:r w:rsidR="004F02E7">
        <w:rPr>
          <w:rFonts w:ascii="Times New Roman" w:hAnsi="Times New Roman"/>
          <w:sz w:val="24"/>
          <w:szCs w:val="24"/>
          <w:lang w:val="en-GB"/>
        </w:rPr>
        <w:fldChar w:fldCharType="end"/>
      </w:r>
      <w:r w:rsidR="00BB524D">
        <w:rPr>
          <w:rFonts w:ascii="Times New Roman" w:hAnsi="Times New Roman"/>
          <w:sz w:val="24"/>
          <w:szCs w:val="24"/>
          <w:lang w:val="en-GB"/>
        </w:rPr>
        <w:t xml:space="preserve">. </w:t>
      </w:r>
      <w:r w:rsidR="004F02E7">
        <w:rPr>
          <w:rFonts w:ascii="Times New Roman" w:hAnsi="Times New Roman"/>
          <w:sz w:val="24"/>
          <w:szCs w:val="24"/>
          <w:lang w:val="en-GB"/>
        </w:rPr>
        <w:t xml:space="preserve">The idea of encrypting the information before transmitting it over an insecure wireless channel was considered to be a good step towards making wifi ecosystem more secure. However, any encryption system is as secure as the key associated with it because an attacker cannot extract the original message if the key of encryption is not known.  </w:t>
      </w:r>
    </w:p>
    <w:p w:rsidR="004F02E7" w:rsidRDefault="00237010" w:rsidP="00607668">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t xml:space="preserve">Implementation of encryption in wifi networks to provide wired equivalent privacy created other challenges of securing the key of encryption used to encrypt the data. Wired equivalent privacy (WEP) protocol was designed by Institute of electrical and electronics engineers (IEEE) as a standard when they discovered that wireless medium is shared between clients in wifi networks and privacy of one client can be easily breached by other clients sharing the medium. </w:t>
      </w:r>
      <w:r w:rsidR="006B72BE">
        <w:rPr>
          <w:rFonts w:ascii="Times New Roman" w:hAnsi="Times New Roman"/>
          <w:sz w:val="24"/>
          <w:szCs w:val="24"/>
          <w:lang w:val="en-GB"/>
        </w:rPr>
        <w:t>WEP was designed to protect the data at the link layer of the open system interconnection model. WEP was based on symmetric stream cipher known as RC4 to encrypt the ne</w:t>
      </w:r>
      <w:r w:rsidR="001D2428">
        <w:rPr>
          <w:rFonts w:ascii="Times New Roman" w:hAnsi="Times New Roman"/>
          <w:sz w:val="24"/>
          <w:szCs w:val="24"/>
          <w:lang w:val="en-GB"/>
        </w:rPr>
        <w:t>twork traffic in wifi networks</w:t>
      </w:r>
      <w:r w:rsidR="00EC7EFA">
        <w:rPr>
          <w:rFonts w:ascii="Times New Roman" w:hAnsi="Times New Roman"/>
          <w:sz w:val="24"/>
          <w:szCs w:val="24"/>
          <w:lang w:val="en-GB"/>
        </w:rPr>
        <w:t xml:space="preserve"> </w:t>
      </w:r>
      <w:r w:rsidR="00EC7EFA">
        <w:rPr>
          <w:rFonts w:ascii="Times New Roman" w:hAnsi="Times New Roman"/>
          <w:sz w:val="24"/>
          <w:szCs w:val="24"/>
          <w:lang w:val="en-GB"/>
        </w:rPr>
        <w:fldChar w:fldCharType="begin"/>
      </w:r>
      <w:r w:rsidR="00D65EA7">
        <w:rPr>
          <w:rFonts w:ascii="Times New Roman" w:hAnsi="Times New Roman"/>
          <w:sz w:val="24"/>
          <w:szCs w:val="24"/>
          <w:lang w:val="en-GB"/>
        </w:rPr>
        <w:instrText xml:space="preserve"> ADDIN ZOTERO_ITEM CSL_CITATION {"citationID":"a29gd55ei3h","properties":{"formattedCitation":"(A. Sanatinia et al., 2013)","plainCitation":"(A. Sanatinia et al., 2013)"},"citationItems":[{"id":2231,"uris":["http://zotero.org/users/local/gITejLE9/items/A22X3PMM"],"uri":["http://zotero.org/users/local/gITejLE9/items/A22X3PMM"],"itemData":{"id":2231,"type":"paper-conference","title":"Wireless spreading of WiFi APs infections using WPS flaws: An epidemiological and experimental study","container-title":"2013 IEEE Conference on Communications and Network Security (CNS)","page":"430-437","source":"IEEE Xplore","event":"2013 IEEE Conference on Communications and Network Security (CNS)","abstract":"WiFi Access Points (APs) are ideal targets of attack. They have access to home internal networks which allows an adversary to easily carry out man-in-the-middle attacks and spread infections wirelessly. They can also be used to launch massive denial of service attacks that target the physical infrastructure as well as the RF spectrum (both WiFi and cellular). While Wired Equivalent Privacy (WEP) vulnerabilities are common knowledge, the flaws of the WiFi Protected Setup (WPS) protocol are less known. In this paper, we use an epidemiological approach, combined with experimental war-driving measurements to investigate the speed of infections spreading in four neighborhoods of Boston, MA, USA, with distinct population and demographics. Our analysis and experimental data indicate that such attacks are feasible. While the graph of WEP APs and WPS APs may not be fully connected, the combined graph of WEP-WPS APs is fully connected, making large scale spreading of infections feasible. Due to the unique characteristics of WPS, the absence of automated firmware upgrades and mechanisms to safely configure and administer APs; these attacks pose a significant threat that require serious attention and countermeasures to provide safe management of APs and their policies.","DOI":"10.1109/CNS.2013.6682757","shortTitle":"Wireless spreading of WiFi APs infections using WPS flaws","author":[{"family":"Sanatinia","given":"A."},{"family":"Narain","given":"S."},{"family":"Noubir","given":"G."}],"issued":{"date-parts":[["2013",10]]}}}],"schema":"https://github.com/citation-style-language/schema/raw/master/csl-citation.json"} </w:instrText>
      </w:r>
      <w:r w:rsidR="00EC7EFA">
        <w:rPr>
          <w:rFonts w:ascii="Times New Roman" w:hAnsi="Times New Roman"/>
          <w:sz w:val="24"/>
          <w:szCs w:val="24"/>
          <w:lang w:val="en-GB"/>
        </w:rPr>
        <w:fldChar w:fldCharType="separate"/>
      </w:r>
      <w:r w:rsidR="00D65EA7" w:rsidRPr="00D65EA7">
        <w:rPr>
          <w:rFonts w:ascii="Times New Roman" w:hAnsi="Times New Roman"/>
          <w:sz w:val="24"/>
        </w:rPr>
        <w:t>(A. Sanatinia et al., 2013)</w:t>
      </w:r>
      <w:r w:rsidR="00EC7EFA">
        <w:rPr>
          <w:rFonts w:ascii="Times New Roman" w:hAnsi="Times New Roman"/>
          <w:sz w:val="24"/>
          <w:szCs w:val="24"/>
          <w:lang w:val="en-GB"/>
        </w:rPr>
        <w:fldChar w:fldCharType="end"/>
      </w:r>
      <w:r w:rsidR="001D2428">
        <w:rPr>
          <w:rFonts w:ascii="Times New Roman" w:hAnsi="Times New Roman"/>
          <w:sz w:val="24"/>
          <w:szCs w:val="24"/>
          <w:lang w:val="en-GB"/>
        </w:rPr>
        <w:t xml:space="preserve">. WEP system works on the basis of a shared secret key that is transmitted to all of the connecting clients out of the band. Most of the times the preshared key or password of the wireless access point for authentication is manually shared between the participating nodes. Anyone not having the password cannot connect to the wifi network as it is currently applicable in modern day networks as well. </w:t>
      </w:r>
      <w:r w:rsidR="00EA3B35">
        <w:rPr>
          <w:rFonts w:ascii="Times New Roman" w:hAnsi="Times New Roman"/>
          <w:sz w:val="24"/>
          <w:szCs w:val="24"/>
          <w:lang w:val="en-GB"/>
        </w:rPr>
        <w:lastRenderedPageBreak/>
        <w:t>Working of RC4 algorithm for wifi networks is explained in the figure below</w:t>
      </w:r>
      <w:r w:rsidR="00EC7EFA">
        <w:rPr>
          <w:rFonts w:ascii="Times New Roman" w:hAnsi="Times New Roman"/>
          <w:sz w:val="24"/>
          <w:szCs w:val="24"/>
          <w:lang w:val="en-GB"/>
        </w:rPr>
        <w:t xml:space="preserve"> </w:t>
      </w:r>
      <w:r w:rsidR="00EC7EFA">
        <w:rPr>
          <w:rFonts w:ascii="Times New Roman" w:hAnsi="Times New Roman"/>
          <w:sz w:val="24"/>
          <w:szCs w:val="24"/>
          <w:lang w:val="en-GB"/>
        </w:rPr>
        <w:fldChar w:fldCharType="begin"/>
      </w:r>
      <w:r w:rsidR="00D65EA7">
        <w:rPr>
          <w:rFonts w:ascii="Times New Roman" w:hAnsi="Times New Roman"/>
          <w:sz w:val="24"/>
          <w:szCs w:val="24"/>
          <w:lang w:val="en-GB"/>
        </w:rPr>
        <w:instrText xml:space="preserve"> ADDIN ZOTERO_ITEM CSL_CITATION {"citationID":"a1n3887fu92","properties":{"formattedCitation":"(A. Sanatinia et al., 2013)","plainCitation":"(A. Sanatinia et al., 2013)"},"citationItems":[{"id":2231,"uris":["http://zotero.org/users/local/gITejLE9/items/A22X3PMM"],"uri":["http://zotero.org/users/local/gITejLE9/items/A22X3PMM"],"itemData":{"id":2231,"type":"paper-conference","title":"Wireless spreading of WiFi APs infections using WPS flaws: An epidemiological and experimental study","container-title":"2013 IEEE Conference on Communications and Network Security (CNS)","page":"430-437","source":"IEEE Xplore","event":"2013 IEEE Conference on Communications and Network Security (CNS)","abstract":"WiFi Access Points (APs) are ideal targets of attack. They have access to home internal networks which allows an adversary to easily carry out man-in-the-middle attacks and spread infections wirelessly. They can also be used to launch massive denial of service attacks that target the physical infrastructure as well as the RF spectrum (both WiFi and cellular). While Wired Equivalent Privacy (WEP) vulnerabilities are common knowledge, the flaws of the WiFi Protected Setup (WPS) protocol are less known. In this paper, we use an epidemiological approach, combined with experimental war-driving measurements to investigate the speed of infections spreading in four neighborhoods of Boston, MA, USA, with distinct population and demographics. Our analysis and experimental data indicate that such attacks are feasible. While the graph of WEP APs and WPS APs may not be fully connected, the combined graph of WEP-WPS APs is fully connected, making large scale spreading of infections feasible. Due to the unique characteristics of WPS, the absence of automated firmware upgrades and mechanisms to safely configure and administer APs; these attacks pose a significant threat that require serious attention and countermeasures to provide safe management of APs and their policies.","DOI":"10.1109/CNS.2013.6682757","shortTitle":"Wireless spreading of WiFi APs infections using WPS flaws","author":[{"family":"Sanatinia","given":"A."},{"family":"Narain","given":"S."},{"family":"Noubir","given":"G."}],"issued":{"date-parts":[["2013",10]]}}}],"schema":"https://github.com/citation-style-language/schema/raw/master/csl-citation.json"} </w:instrText>
      </w:r>
      <w:r w:rsidR="00EC7EFA">
        <w:rPr>
          <w:rFonts w:ascii="Times New Roman" w:hAnsi="Times New Roman"/>
          <w:sz w:val="24"/>
          <w:szCs w:val="24"/>
          <w:lang w:val="en-GB"/>
        </w:rPr>
        <w:fldChar w:fldCharType="separate"/>
      </w:r>
      <w:r w:rsidR="00D65EA7" w:rsidRPr="00D65EA7">
        <w:rPr>
          <w:rFonts w:ascii="Times New Roman" w:hAnsi="Times New Roman"/>
          <w:sz w:val="24"/>
        </w:rPr>
        <w:t>(A. Sanatinia et al., 2013)</w:t>
      </w:r>
      <w:r w:rsidR="00EC7EFA">
        <w:rPr>
          <w:rFonts w:ascii="Times New Roman" w:hAnsi="Times New Roman"/>
          <w:sz w:val="24"/>
          <w:szCs w:val="24"/>
          <w:lang w:val="en-GB"/>
        </w:rPr>
        <w:fldChar w:fldCharType="end"/>
      </w:r>
      <w:r w:rsidR="00EA3B35">
        <w:rPr>
          <w:rFonts w:ascii="Times New Roman" w:hAnsi="Times New Roman"/>
          <w:sz w:val="24"/>
          <w:szCs w:val="24"/>
          <w:lang w:val="en-GB"/>
        </w:rPr>
        <w:t>;</w:t>
      </w:r>
    </w:p>
    <w:p w:rsidR="00EA3B35" w:rsidRDefault="00817B9C" w:rsidP="00607668">
      <w:pPr>
        <w:spacing w:after="0" w:line="480" w:lineRule="auto"/>
        <w:contextualSpacing/>
        <w:mirrorIndents/>
        <w:rPr>
          <w:rFonts w:ascii="Times New Roman" w:hAnsi="Times New Roman"/>
          <w:sz w:val="24"/>
          <w:szCs w:val="24"/>
          <w:lang w:val="en-GB"/>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7pt;width:468pt;height:426.75pt;z-index:251658240">
            <v:imagedata r:id="rId7" o:title="RC4"/>
          </v:shape>
        </w:pict>
      </w:r>
    </w:p>
    <w:p w:rsidR="00EA3B35" w:rsidRDefault="00EA3B35" w:rsidP="00607668">
      <w:pPr>
        <w:spacing w:after="0" w:line="480" w:lineRule="auto"/>
        <w:contextualSpacing/>
        <w:mirrorIndents/>
        <w:rPr>
          <w:rFonts w:ascii="Times New Roman" w:hAnsi="Times New Roman"/>
          <w:sz w:val="24"/>
          <w:szCs w:val="24"/>
          <w:lang w:val="en-GB"/>
        </w:rPr>
      </w:pPr>
    </w:p>
    <w:p w:rsidR="004F02E7" w:rsidRPr="00B7613D" w:rsidRDefault="00237010" w:rsidP="00607668">
      <w:pPr>
        <w:spacing w:after="0" w:line="480" w:lineRule="auto"/>
        <w:contextualSpacing/>
        <w:mirrorIndents/>
        <w:rPr>
          <w:rFonts w:ascii="Times New Roman" w:hAnsi="Times New Roman"/>
          <w:sz w:val="24"/>
          <w:szCs w:val="24"/>
        </w:rPr>
      </w:pPr>
      <w:r>
        <w:rPr>
          <w:rFonts w:ascii="Times New Roman" w:hAnsi="Times New Roman"/>
          <w:sz w:val="24"/>
          <w:szCs w:val="24"/>
          <w:lang w:val="en-GB"/>
        </w:rPr>
        <w:tab/>
      </w:r>
    </w:p>
    <w:p w:rsidR="00FD491A" w:rsidRDefault="00FD491A"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B166D4" w:rsidP="008609A0">
      <w:pPr>
        <w:spacing w:after="0" w:line="480" w:lineRule="auto"/>
        <w:contextualSpacing/>
        <w:mirrorIndents/>
        <w:rPr>
          <w:rFonts w:ascii="Times New Roman" w:hAnsi="Times New Roman"/>
          <w:sz w:val="24"/>
          <w:szCs w:val="24"/>
        </w:rPr>
      </w:pPr>
    </w:p>
    <w:p w:rsidR="00B166D4" w:rsidRDefault="00237010" w:rsidP="00B166D4">
      <w:pPr>
        <w:spacing w:after="0" w:line="480" w:lineRule="auto"/>
        <w:contextualSpacing/>
        <w:mirrorIndents/>
        <w:jc w:val="center"/>
        <w:rPr>
          <w:rFonts w:ascii="Times New Roman" w:hAnsi="Times New Roman"/>
          <w:i/>
          <w:sz w:val="24"/>
          <w:szCs w:val="24"/>
        </w:rPr>
      </w:pPr>
      <w:r>
        <w:rPr>
          <w:rFonts w:ascii="Times New Roman" w:hAnsi="Times New Roman"/>
          <w:i/>
          <w:sz w:val="24"/>
          <w:szCs w:val="24"/>
        </w:rPr>
        <w:t>Fig: RC4 in wi-fi networks</w:t>
      </w:r>
    </w:p>
    <w:p w:rsidR="00B166D4" w:rsidRDefault="00237010" w:rsidP="00B166D4">
      <w:pPr>
        <w:spacing w:after="0" w:line="480" w:lineRule="auto"/>
        <w:contextualSpacing/>
        <w:mirrorIndents/>
        <w:rPr>
          <w:rFonts w:ascii="Times New Roman" w:hAnsi="Times New Roman"/>
          <w:sz w:val="24"/>
          <w:szCs w:val="24"/>
        </w:rPr>
      </w:pPr>
      <w:r>
        <w:rPr>
          <w:rFonts w:ascii="Times New Roman" w:hAnsi="Times New Roman"/>
          <w:sz w:val="24"/>
          <w:szCs w:val="24"/>
        </w:rPr>
        <w:tab/>
      </w:r>
      <w:r w:rsidR="0078795B">
        <w:rPr>
          <w:rFonts w:ascii="Times New Roman" w:hAnsi="Times New Roman"/>
          <w:sz w:val="24"/>
          <w:szCs w:val="24"/>
        </w:rPr>
        <w:t xml:space="preserve">RC4 algorithm uses the pre-shared key to generate a stream of pseudorandom characters of equal size and perform a bitwise exclusive OR operation of that stream </w:t>
      </w:r>
      <w:r w:rsidR="001959FA">
        <w:rPr>
          <w:rFonts w:ascii="Times New Roman" w:hAnsi="Times New Roman"/>
          <w:sz w:val="24"/>
          <w:szCs w:val="24"/>
        </w:rPr>
        <w:t xml:space="preserve">with the plaintext information producing the ciphertext. </w:t>
      </w:r>
      <w:r w:rsidR="000C7A1F">
        <w:rPr>
          <w:rFonts w:ascii="Times New Roman" w:hAnsi="Times New Roman"/>
          <w:sz w:val="24"/>
          <w:szCs w:val="24"/>
        </w:rPr>
        <w:t xml:space="preserve">Due to the simplicity of implementation of the RC4 stream cipher, it was quickly adopted by the device and access point manufacturers and they started </w:t>
      </w:r>
      <w:r w:rsidR="000C7A1F">
        <w:rPr>
          <w:rFonts w:ascii="Times New Roman" w:hAnsi="Times New Roman"/>
          <w:sz w:val="24"/>
          <w:szCs w:val="24"/>
        </w:rPr>
        <w:lastRenderedPageBreak/>
        <w:t xml:space="preserve">incorporating it into their devices. Almost 90% of modern devices and wireless access points currently deployed at public places still use the WEP protocol to secure the connection. </w:t>
      </w:r>
      <w:r w:rsidR="009B039B">
        <w:rPr>
          <w:rFonts w:ascii="Times New Roman" w:hAnsi="Times New Roman"/>
          <w:sz w:val="24"/>
          <w:szCs w:val="24"/>
        </w:rPr>
        <w:t>However, as the algorithm is a symmetric algorithm so the sender and receiver must produce the same string of pseudorandom characters to decrypt and encrypt the information. That is considered to be the extreme weakness of the protocol as the same information will generate the same ciphertext for repitive conections as well</w:t>
      </w:r>
      <w:r w:rsidR="00AE182A">
        <w:rPr>
          <w:rFonts w:ascii="Times New Roman" w:hAnsi="Times New Roman"/>
          <w:sz w:val="24"/>
          <w:szCs w:val="24"/>
        </w:rPr>
        <w:t xml:space="preserve"> </w:t>
      </w:r>
      <w:r w:rsidR="00AE182A">
        <w:rPr>
          <w:rFonts w:ascii="Times New Roman" w:hAnsi="Times New Roman"/>
          <w:sz w:val="24"/>
          <w:szCs w:val="24"/>
        </w:rPr>
        <w:fldChar w:fldCharType="begin"/>
      </w:r>
      <w:r w:rsidR="00AE182A">
        <w:rPr>
          <w:rFonts w:ascii="Times New Roman" w:hAnsi="Times New Roman"/>
          <w:sz w:val="24"/>
          <w:szCs w:val="24"/>
        </w:rPr>
        <w:instrText xml:space="preserve"> ADDIN ZOTERO_ITEM CSL_CITATION {"citationID":"adkaq5aoer","properties":{"formattedCitation":"(Watanabe et al., 2017)","plainCitation":"(Watanabe et al., 2017)"},"citationItems":[{"id":2243,"uris":["http://zotero.org/users/local/gITejLE9/items/2VMQ9KZ6"],"uri":["http://zotero.org/users/local/gITejLE9/items/2VMQ9KZ6"],"itemData":{"id":2243,"type":"article-journal","title":"Proposal of WEP Operation with Strong IV and Its Implementation","container-title":"Journal of Information Processing","page":"288-295","volume":"25","author":[{"family":"Watanabe","given":"Yuhei"},{"family":"Iriyama","given":"Takahiro"},{"family":"Morii","given":"Masakatu"}],"issued":{"date-parts":[["2017"]]}}}],"schema":"https://github.com/citation-style-language/schema/raw/master/csl-citation.json"} </w:instrText>
      </w:r>
      <w:r w:rsidR="00AE182A">
        <w:rPr>
          <w:rFonts w:ascii="Times New Roman" w:hAnsi="Times New Roman"/>
          <w:sz w:val="24"/>
          <w:szCs w:val="24"/>
        </w:rPr>
        <w:fldChar w:fldCharType="separate"/>
      </w:r>
      <w:r w:rsidR="00AE182A" w:rsidRPr="00AE182A">
        <w:rPr>
          <w:rFonts w:ascii="Times New Roman" w:hAnsi="Times New Roman"/>
          <w:sz w:val="24"/>
        </w:rPr>
        <w:t>(Watanabe et al., 2017)</w:t>
      </w:r>
      <w:r w:rsidR="00AE182A">
        <w:rPr>
          <w:rFonts w:ascii="Times New Roman" w:hAnsi="Times New Roman"/>
          <w:sz w:val="24"/>
          <w:szCs w:val="24"/>
        </w:rPr>
        <w:fldChar w:fldCharType="end"/>
      </w:r>
      <w:r w:rsidR="009B039B">
        <w:rPr>
          <w:rFonts w:ascii="Times New Roman" w:hAnsi="Times New Roman"/>
          <w:sz w:val="24"/>
          <w:szCs w:val="24"/>
        </w:rPr>
        <w:t xml:space="preserve">. The fact provided an opportunity to the attackers to analyze a certain amount of network packets to figure out the key of encryption leaving the entire implementation of cryptography useless. </w:t>
      </w:r>
      <w:r w:rsidR="007B1A35">
        <w:rPr>
          <w:rFonts w:ascii="Times New Roman" w:hAnsi="Times New Roman"/>
          <w:sz w:val="24"/>
          <w:szCs w:val="24"/>
        </w:rPr>
        <w:t>To overcome the challenge, an initialization vector (IV) value was added in the WEP packet structure. WEP now use a 24-bit IV value along with a 40 to 104-bit shared secret to produce the key of encryption</w:t>
      </w:r>
      <w:r w:rsidR="00EC7EFA">
        <w:rPr>
          <w:rFonts w:ascii="Times New Roman" w:hAnsi="Times New Roman"/>
          <w:sz w:val="24"/>
          <w:szCs w:val="24"/>
        </w:rPr>
        <w:t xml:space="preserve"> </w:t>
      </w:r>
      <w:r w:rsidR="00EC7EFA">
        <w:rPr>
          <w:rFonts w:ascii="Times New Roman" w:hAnsi="Times New Roman"/>
          <w:sz w:val="24"/>
          <w:szCs w:val="24"/>
        </w:rPr>
        <w:fldChar w:fldCharType="begin"/>
      </w:r>
      <w:r w:rsidR="00EC7EFA">
        <w:rPr>
          <w:rFonts w:ascii="Times New Roman" w:hAnsi="Times New Roman"/>
          <w:sz w:val="24"/>
          <w:szCs w:val="24"/>
        </w:rPr>
        <w:instrText xml:space="preserve"> ADDIN ZOTERO_ITEM CSL_CITATION {"citationID":"a2meraoti3c","properties":{"formattedCitation":"(Potter, 2003)","plainCitation":"(Potter, 2003)"},"citationItems":[{"id":2233,"uris":["http://zotero.org/users/local/gITejLE9/items/IQJUHTUU"],"uri":["http://zotero.org/users/local/gITejLE9/items/IQJUHTUU"],"itemData":{"id":2233,"type":"article-journal","title":"Wireless security's future","container-title":"IEEE Security Privacy","page":"68-72","volume":"99","issue":"4","source":"IEEE Xplore","abstract":"Standards bodies and industry organizations are spending a great deal of time and money on developing and deploying next-generation solutions that address growing wireless network security problems. The 802.11i IEEE draft standard provides next-generation authentication, authorization, and encryption capabilities. The WiFi Alliance, a wireless industry organization, has jumped the gun and created the WiFi Protected Access (WPA) standard, a subset of the 802.11i draft. These new standards are more complicated than their predecessors but are more scalable and secure than existing wireless networks. They also dramatically raise the bar for attackers and administrators. The new standards will employ a phased adoption process because of the large installed base of 802.11 devices. Proper migration to 802.11i and mitigating the legacy wireless risks will be a bumpy road. However, the end result will provide users a secure base for mobile computing needs.","DOI":"10.1109/MSECP.2003.1219074","ISSN":"1540-7993","author":[{"family":"Potter","given":"B."}],"issued":{"date-parts":[["2003",7]]}}}],"schema":"https://github.com/citation-style-language/schema/raw/master/csl-citation.json"} </w:instrText>
      </w:r>
      <w:r w:rsidR="00EC7EFA">
        <w:rPr>
          <w:rFonts w:ascii="Times New Roman" w:hAnsi="Times New Roman"/>
          <w:sz w:val="24"/>
          <w:szCs w:val="24"/>
        </w:rPr>
        <w:fldChar w:fldCharType="separate"/>
      </w:r>
      <w:r w:rsidR="00EC7EFA" w:rsidRPr="00EC7EFA">
        <w:rPr>
          <w:rFonts w:ascii="Times New Roman" w:hAnsi="Times New Roman"/>
          <w:sz w:val="24"/>
        </w:rPr>
        <w:t>(Potter, 2003)</w:t>
      </w:r>
      <w:r w:rsidR="00EC7EFA">
        <w:rPr>
          <w:rFonts w:ascii="Times New Roman" w:hAnsi="Times New Roman"/>
          <w:sz w:val="24"/>
          <w:szCs w:val="24"/>
        </w:rPr>
        <w:fldChar w:fldCharType="end"/>
      </w:r>
      <w:r w:rsidR="007B1A35">
        <w:rPr>
          <w:rFonts w:ascii="Times New Roman" w:hAnsi="Times New Roman"/>
          <w:sz w:val="24"/>
          <w:szCs w:val="24"/>
        </w:rPr>
        <w:t xml:space="preserve">. IV value is transmitted by the sender along with the ciphertext packet so, that the receiver can generate the same key of decryption. </w:t>
      </w:r>
    </w:p>
    <w:p w:rsidR="00D230E0" w:rsidRDefault="00237010" w:rsidP="00D230E0">
      <w:pPr>
        <w:pStyle w:val="Heading3"/>
        <w:spacing w:line="480" w:lineRule="auto"/>
        <w:rPr>
          <w:rFonts w:ascii="Times New Roman" w:hAnsi="Times New Roman"/>
          <w:sz w:val="24"/>
          <w:szCs w:val="24"/>
        </w:rPr>
      </w:pPr>
      <w:bookmarkStart w:id="2" w:name="_Toc5366357"/>
      <w:r w:rsidRPr="00D230E0">
        <w:rPr>
          <w:rFonts w:ascii="Times New Roman" w:hAnsi="Times New Roman"/>
          <w:sz w:val="24"/>
          <w:szCs w:val="24"/>
        </w:rPr>
        <w:t>Flaws in WEP:</w:t>
      </w:r>
      <w:bookmarkEnd w:id="2"/>
    </w:p>
    <w:p w:rsidR="00D230E0" w:rsidRDefault="00237010" w:rsidP="00CD1ED2">
      <w:pPr>
        <w:spacing w:line="480" w:lineRule="auto"/>
        <w:rPr>
          <w:rFonts w:ascii="Times New Roman" w:hAnsi="Times New Roman"/>
          <w:sz w:val="24"/>
          <w:szCs w:val="24"/>
        </w:rPr>
      </w:pPr>
      <w:r>
        <w:tab/>
      </w:r>
      <w:r w:rsidR="00CD1ED2" w:rsidRPr="00CD1ED2">
        <w:rPr>
          <w:rFonts w:ascii="Times New Roman" w:hAnsi="Times New Roman"/>
          <w:sz w:val="24"/>
          <w:szCs w:val="24"/>
        </w:rPr>
        <w:t>It was considered</w:t>
      </w:r>
      <w:r w:rsidR="00CD1ED2">
        <w:rPr>
          <w:rFonts w:ascii="Times New Roman" w:hAnsi="Times New Roman"/>
          <w:sz w:val="24"/>
          <w:szCs w:val="24"/>
        </w:rPr>
        <w:t xml:space="preserve"> at the time of implementation as a breakthrough in providing confidentiality to wifi networks but the attackers proved it wrong with their sophisticated attack methods. </w:t>
      </w:r>
      <w:r w:rsidR="00F879F0">
        <w:rPr>
          <w:rFonts w:ascii="Times New Roman" w:hAnsi="Times New Roman"/>
          <w:sz w:val="24"/>
          <w:szCs w:val="24"/>
        </w:rPr>
        <w:t xml:space="preserve">Dictionary attacks are considered to be the most common attack technique of hackers to compromise passwords of public wifi networks. However, modern attacks are known as brute-force attacks that are similar to dictionary attacks because the attackers are required to try a different combination of keys but using a vast collection of strings as compared to a simple dictionary attack. </w:t>
      </w:r>
      <w:r w:rsidR="007018E3">
        <w:rPr>
          <w:rFonts w:ascii="Times New Roman" w:hAnsi="Times New Roman"/>
          <w:sz w:val="24"/>
          <w:szCs w:val="24"/>
        </w:rPr>
        <w:t>Inherent flaws in RC4 algorithm allowed the attackers to compromise any wifi hotspot using WEP encryption to protect the confidentiality of the data being transferred</w:t>
      </w:r>
      <w:r w:rsidR="00AE182A">
        <w:rPr>
          <w:rFonts w:ascii="Times New Roman" w:hAnsi="Times New Roman"/>
          <w:sz w:val="24"/>
          <w:szCs w:val="24"/>
        </w:rPr>
        <w:t xml:space="preserve"> </w:t>
      </w:r>
      <w:r w:rsidR="00AE182A">
        <w:rPr>
          <w:rFonts w:ascii="Times New Roman" w:hAnsi="Times New Roman"/>
          <w:sz w:val="24"/>
          <w:szCs w:val="24"/>
        </w:rPr>
        <w:fldChar w:fldCharType="begin"/>
      </w:r>
      <w:r w:rsidR="00AE182A">
        <w:rPr>
          <w:rFonts w:ascii="Times New Roman" w:hAnsi="Times New Roman"/>
          <w:sz w:val="24"/>
          <w:szCs w:val="24"/>
        </w:rPr>
        <w:instrText xml:space="preserve"> ADDIN ZOTERO_ITEM CSL_CITATION {"citationID":"ab5oi04oc4","properties":{"formattedCitation":"(Tews and Beck, 2009)","plainCitation":"(Tews and Beck, 2009)"},"citationItems":[{"id":2241,"uris":["http://zotero.org/users/local/gITejLE9/items/G883IBAI"],"uri":["http://zotero.org/users/local/gITejLE9/items/G883IBAI"],"itemData":{"id":2241,"type":"paper-conference","title":"Practical attacks against WEP and WPA","container-title":"Proceedings of the second ACM conference on Wireless network security","publisher":"ACM","page":"79-86","ISBN":"1-60558-460-6","author":[{"family":"Tews","given":"Erik"},{"family":"Beck","given":"Martin"}],"issued":{"date-parts":[["2009"]]}}}],"schema":"https://github.com/citation-style-language/schema/raw/master/csl-citation.json"} </w:instrText>
      </w:r>
      <w:r w:rsidR="00AE182A">
        <w:rPr>
          <w:rFonts w:ascii="Times New Roman" w:hAnsi="Times New Roman"/>
          <w:sz w:val="24"/>
          <w:szCs w:val="24"/>
        </w:rPr>
        <w:fldChar w:fldCharType="separate"/>
      </w:r>
      <w:r w:rsidR="00AE182A" w:rsidRPr="00AE182A">
        <w:rPr>
          <w:rFonts w:ascii="Times New Roman" w:hAnsi="Times New Roman"/>
          <w:sz w:val="24"/>
        </w:rPr>
        <w:t>(Tews and Beck, 2009)</w:t>
      </w:r>
      <w:r w:rsidR="00AE182A">
        <w:rPr>
          <w:rFonts w:ascii="Times New Roman" w:hAnsi="Times New Roman"/>
          <w:sz w:val="24"/>
          <w:szCs w:val="24"/>
        </w:rPr>
        <w:fldChar w:fldCharType="end"/>
      </w:r>
      <w:r w:rsidR="007018E3">
        <w:rPr>
          <w:rFonts w:ascii="Times New Roman" w:hAnsi="Times New Roman"/>
          <w:sz w:val="24"/>
          <w:szCs w:val="24"/>
        </w:rPr>
        <w:t xml:space="preserve">. </w:t>
      </w:r>
      <w:r w:rsidR="00FF21D1">
        <w:rPr>
          <w:rFonts w:ascii="Times New Roman" w:hAnsi="Times New Roman"/>
          <w:sz w:val="24"/>
          <w:szCs w:val="24"/>
        </w:rPr>
        <w:t xml:space="preserve">By design WEP use an IV value of relatively small size that is 24-bits result in </w:t>
      </w:r>
      <w:r w:rsidR="00FF21D1">
        <w:rPr>
          <w:rFonts w:ascii="Times New Roman" w:hAnsi="Times New Roman"/>
          <w:sz w:val="24"/>
          <w:szCs w:val="24"/>
        </w:rPr>
        <w:lastRenderedPageBreak/>
        <w:t>a total possible combination of 2</w:t>
      </w:r>
      <w:r w:rsidR="00FF21D1">
        <w:rPr>
          <w:rFonts w:ascii="Times New Roman" w:hAnsi="Times New Roman"/>
          <w:sz w:val="24"/>
          <w:szCs w:val="24"/>
          <w:vertAlign w:val="superscript"/>
        </w:rPr>
        <w:t xml:space="preserve">24 </w:t>
      </w:r>
      <w:r w:rsidR="00FF21D1">
        <w:rPr>
          <w:rFonts w:ascii="Times New Roman" w:hAnsi="Times New Roman"/>
          <w:sz w:val="24"/>
          <w:szCs w:val="24"/>
        </w:rPr>
        <w:t xml:space="preserve">key values. An attacker can build a dictionary of all related keys for a single IV value in a manageable size of 40 Gbytes. </w:t>
      </w:r>
    </w:p>
    <w:p w:rsidR="00243314" w:rsidRDefault="00237010" w:rsidP="00CD1ED2">
      <w:pPr>
        <w:spacing w:line="480" w:lineRule="auto"/>
        <w:rPr>
          <w:rFonts w:ascii="Times New Roman" w:hAnsi="Times New Roman"/>
          <w:sz w:val="24"/>
          <w:szCs w:val="24"/>
        </w:rPr>
      </w:pPr>
      <w:r>
        <w:rPr>
          <w:rFonts w:ascii="Times New Roman" w:hAnsi="Times New Roman"/>
          <w:sz w:val="24"/>
          <w:szCs w:val="24"/>
        </w:rPr>
        <w:tab/>
        <w:t>As early as in 2001, resear</w:t>
      </w:r>
      <w:r w:rsidR="007C6498">
        <w:rPr>
          <w:rFonts w:ascii="Times New Roman" w:hAnsi="Times New Roman"/>
          <w:sz w:val="24"/>
          <w:szCs w:val="24"/>
        </w:rPr>
        <w:t>chers explained the flaws in RC4</w:t>
      </w:r>
      <w:r>
        <w:rPr>
          <w:rFonts w:ascii="Times New Roman" w:hAnsi="Times New Roman"/>
          <w:sz w:val="24"/>
          <w:szCs w:val="24"/>
        </w:rPr>
        <w:t xml:space="preserve"> key scheduling algorithm allowing the attackers to compromise the network in significantly less time. </w:t>
      </w:r>
      <w:r w:rsidR="003A3A30">
        <w:rPr>
          <w:rFonts w:ascii="Times New Roman" w:hAnsi="Times New Roman"/>
          <w:sz w:val="24"/>
          <w:szCs w:val="24"/>
        </w:rPr>
        <w:t>An attacker only requires to intercept 4 million packets in a public wifi network using any wireless packet sniffing device to figure out the encryption key. The attacker will then have complete access to wifi hotspot without even knowing the exact password of the network. A breakthrough advancement in the research was made in 2008 when researchers were able to crack a 104-bits WEP encrypted connection in just three seconds</w:t>
      </w:r>
      <w:r w:rsidR="00AE182A">
        <w:rPr>
          <w:rFonts w:ascii="Times New Roman" w:hAnsi="Times New Roman"/>
          <w:sz w:val="24"/>
          <w:szCs w:val="24"/>
        </w:rPr>
        <w:t xml:space="preserve"> </w:t>
      </w:r>
      <w:r w:rsidR="00AE182A">
        <w:rPr>
          <w:rFonts w:ascii="Times New Roman" w:hAnsi="Times New Roman"/>
          <w:sz w:val="24"/>
          <w:szCs w:val="24"/>
        </w:rPr>
        <w:fldChar w:fldCharType="begin"/>
      </w:r>
      <w:r w:rsidR="00AE182A">
        <w:rPr>
          <w:rFonts w:ascii="Times New Roman" w:hAnsi="Times New Roman"/>
          <w:sz w:val="24"/>
          <w:szCs w:val="24"/>
        </w:rPr>
        <w:instrText xml:space="preserve"> ADDIN ZOTERO_ITEM CSL_CITATION {"citationID":"a2lrm2sipod","properties":{"formattedCitation":"(Reddy et al., 2010)","plainCitation":"(Reddy et al., 2010)"},"citationItems":[{"id":2237,"uris":["http://zotero.org/users/local/gITejLE9/items/JGCY5P5S"],"uri":["http://zotero.org/users/local/gITejLE9/items/JGCY5P5S"],"itemData":{"id":2237,"type":"paper-conference","title":"Wireless hacking-a WiFi hack by cracking WEP","container-title":"2010 2nd International Conference on Education Technology and Computer","publisher":"IEEE","page":"V1-189-V1-193","volume":"1","ISBN":"1-4244-6370-X","author":[{"family":"Reddy","given":"S. Vinjosh"},{"family":"Ramani","given":"K. Sai"},{"family":"Rijutha","given":"K."},{"family":"Ali","given":"Sk Mohammad"},{"family":"Reddy","given":"CH Pradeep"}],"issued":{"date-parts":[["2010"]]}}}],"schema":"https://github.com/citation-style-language/schema/raw/master/csl-citation.json"} </w:instrText>
      </w:r>
      <w:r w:rsidR="00AE182A">
        <w:rPr>
          <w:rFonts w:ascii="Times New Roman" w:hAnsi="Times New Roman"/>
          <w:sz w:val="24"/>
          <w:szCs w:val="24"/>
        </w:rPr>
        <w:fldChar w:fldCharType="separate"/>
      </w:r>
      <w:r w:rsidR="00AE182A" w:rsidRPr="00AE182A">
        <w:rPr>
          <w:rFonts w:ascii="Times New Roman" w:hAnsi="Times New Roman"/>
          <w:sz w:val="24"/>
        </w:rPr>
        <w:t>(Reddy et al., 2010)</w:t>
      </w:r>
      <w:r w:rsidR="00AE182A">
        <w:rPr>
          <w:rFonts w:ascii="Times New Roman" w:hAnsi="Times New Roman"/>
          <w:sz w:val="24"/>
          <w:szCs w:val="24"/>
        </w:rPr>
        <w:fldChar w:fldCharType="end"/>
      </w:r>
      <w:r w:rsidR="003A3A30">
        <w:rPr>
          <w:rFonts w:ascii="Times New Roman" w:hAnsi="Times New Roman"/>
          <w:sz w:val="24"/>
          <w:szCs w:val="24"/>
        </w:rPr>
        <w:t xml:space="preserve">. </w:t>
      </w:r>
      <w:r w:rsidR="007C6498">
        <w:rPr>
          <w:rFonts w:ascii="Times New Roman" w:hAnsi="Times New Roman"/>
          <w:sz w:val="24"/>
          <w:szCs w:val="24"/>
        </w:rPr>
        <w:t xml:space="preserve">The required number of packets can be captured in less than a second and the analysis can be performed to crack the encryption code in one second using a core i-7 intel processor for mobile devices. The requirement of minimal computing effort to compromise WEP connection has made it possible for attackers to compromise public wifi hotspots in real-time while walking through an area using a mobile phone. </w:t>
      </w:r>
      <w:r w:rsidR="00CF187E">
        <w:rPr>
          <w:rFonts w:ascii="Times New Roman" w:hAnsi="Times New Roman"/>
          <w:sz w:val="24"/>
          <w:szCs w:val="24"/>
        </w:rPr>
        <w:t>A paper was published by the Tews, Ralf-Philipp Weinmann and Andrei Psyhkin demonstrating the attack. They further elaborated that only 40,000 packets are required for a success rate of 50% and 85,000 captured packets can ensure a success rate of 95%</w:t>
      </w:r>
      <w:r w:rsidR="00AE182A">
        <w:rPr>
          <w:rFonts w:ascii="Times New Roman" w:hAnsi="Times New Roman"/>
          <w:sz w:val="24"/>
          <w:szCs w:val="24"/>
        </w:rPr>
        <w:t xml:space="preserve"> </w:t>
      </w:r>
      <w:r w:rsidR="00AE182A">
        <w:rPr>
          <w:rFonts w:ascii="Times New Roman" w:hAnsi="Times New Roman"/>
          <w:sz w:val="24"/>
          <w:szCs w:val="24"/>
        </w:rPr>
        <w:fldChar w:fldCharType="begin"/>
      </w:r>
      <w:r w:rsidR="00AE182A">
        <w:rPr>
          <w:rFonts w:ascii="Times New Roman" w:hAnsi="Times New Roman"/>
          <w:sz w:val="24"/>
          <w:szCs w:val="24"/>
        </w:rPr>
        <w:instrText xml:space="preserve"> ADDIN ZOTERO_ITEM CSL_CITATION {"citationID":"a2o7ogb411q","properties":{"formattedCitation":"(Tews et al., 2007)","plainCitation":"(Tews et al., 2007)"},"citationItems":[{"id":2235,"uris":["http://zotero.org/users/local/gITejLE9/items/XEL9TVKU"],"uri":["http://zotero.org/users/local/gITejLE9/items/XEL9TVKU"],"itemData":{"id":2235,"type":"paper-conference","title":"Breaking 104 bit WEP in less than 60 seconds","container-title":"International Workshop on Information Security Applications","publisher":"Springer","page":"188-202","author":[{"family":"Tews","given":"Erik"},{"family":"Weinmann","given":"Ralf-Philipp"},{"family":"Pyshkin","given":"Andrei"}],"issued":{"date-parts":[["2007"]]}}}],"schema":"https://github.com/citation-style-language/schema/raw/master/csl-citation.json"} </w:instrText>
      </w:r>
      <w:r w:rsidR="00AE182A">
        <w:rPr>
          <w:rFonts w:ascii="Times New Roman" w:hAnsi="Times New Roman"/>
          <w:sz w:val="24"/>
          <w:szCs w:val="24"/>
        </w:rPr>
        <w:fldChar w:fldCharType="separate"/>
      </w:r>
      <w:r w:rsidR="00AE182A" w:rsidRPr="00AE182A">
        <w:rPr>
          <w:rFonts w:ascii="Times New Roman" w:hAnsi="Times New Roman"/>
          <w:sz w:val="24"/>
        </w:rPr>
        <w:t>(Tews et al., 2007)</w:t>
      </w:r>
      <w:r w:rsidR="00AE182A">
        <w:rPr>
          <w:rFonts w:ascii="Times New Roman" w:hAnsi="Times New Roman"/>
          <w:sz w:val="24"/>
          <w:szCs w:val="24"/>
        </w:rPr>
        <w:fldChar w:fldCharType="end"/>
      </w:r>
      <w:r w:rsidR="00CF187E">
        <w:rPr>
          <w:rFonts w:ascii="Times New Roman" w:hAnsi="Times New Roman"/>
          <w:sz w:val="24"/>
          <w:szCs w:val="24"/>
        </w:rPr>
        <w:t xml:space="preserve">. </w:t>
      </w:r>
    </w:p>
    <w:p w:rsidR="00D230E0" w:rsidRDefault="00237010" w:rsidP="008B5088">
      <w:pPr>
        <w:spacing w:line="480" w:lineRule="auto"/>
        <w:rPr>
          <w:rFonts w:ascii="Times New Roman" w:hAnsi="Times New Roman"/>
          <w:sz w:val="24"/>
          <w:szCs w:val="24"/>
        </w:rPr>
      </w:pPr>
      <w:r>
        <w:rPr>
          <w:rFonts w:ascii="Times New Roman" w:hAnsi="Times New Roman"/>
          <w:sz w:val="24"/>
          <w:szCs w:val="24"/>
        </w:rPr>
        <w:tab/>
      </w:r>
      <w:r w:rsidR="00FE3DCE">
        <w:rPr>
          <w:rFonts w:ascii="Times New Roman" w:hAnsi="Times New Roman"/>
          <w:sz w:val="24"/>
          <w:szCs w:val="24"/>
        </w:rPr>
        <w:t>Demonstration of flaws in RC4</w:t>
      </w:r>
      <w:r>
        <w:rPr>
          <w:rFonts w:ascii="Times New Roman" w:hAnsi="Times New Roman"/>
          <w:sz w:val="24"/>
          <w:szCs w:val="24"/>
        </w:rPr>
        <w:t xml:space="preserve"> implementation in WEP protocol convinced many device manufacturers to mitigate the risk of brute force and dictionary attacks on their access point devices. One method of mitigation was to filter the weak IV values form packets destined to the access point. The filtering operation for each packet subsequently reduced the efficiency of the wireless access point devices. As the vendors have now to choose between eth security and usability of their devices there exist a tradeoff between the security and usability of wifi devices </w:t>
      </w:r>
      <w:r>
        <w:rPr>
          <w:rFonts w:ascii="Times New Roman" w:hAnsi="Times New Roman"/>
          <w:sz w:val="24"/>
          <w:szCs w:val="24"/>
        </w:rPr>
        <w:lastRenderedPageBreak/>
        <w:t>for public hotspots. Some of the vendors decided to block a subset of IV values from being used in the network potentially giving rise to IV reuse and smaller dictionary size for attackers. This way, mitigation of one risk given rise to a more sophisticated risk more quickly as previously possible</w:t>
      </w:r>
      <w:r w:rsidR="001C6D9F">
        <w:rPr>
          <w:rFonts w:ascii="Times New Roman" w:hAnsi="Times New Roman"/>
          <w:sz w:val="24"/>
          <w:szCs w:val="24"/>
        </w:rPr>
        <w:t xml:space="preserve"> </w:t>
      </w:r>
      <w:r w:rsidR="001C6D9F">
        <w:rPr>
          <w:rFonts w:ascii="Times New Roman" w:hAnsi="Times New Roman"/>
          <w:sz w:val="24"/>
          <w:szCs w:val="24"/>
        </w:rPr>
        <w:fldChar w:fldCharType="begin"/>
      </w:r>
      <w:r w:rsidR="001C6D9F">
        <w:rPr>
          <w:rFonts w:ascii="Times New Roman" w:hAnsi="Times New Roman"/>
          <w:sz w:val="24"/>
          <w:szCs w:val="24"/>
        </w:rPr>
        <w:instrText xml:space="preserve"> ADDIN ZOTERO_ITEM CSL_CITATION {"citationID":"a2enogg53a6","properties":{"formattedCitation":"(Realpe et al., 2018)","plainCitation":"(Realpe et al., 2018)"},"citationItems":[{"id":2247,"uris":["http://zotero.org/users/local/gITejLE9/items/KAC9YGJ2"],"uri":["http://zotero.org/users/local/gITejLE9/items/KAC9YGJ2"],"itemData":{"id":2247,"type":"paper-conference","title":"Use of KRACK Attack to Obtain Sensitive Information","container-title":"International Conference on Mobile, Secure, and Programmable Networking","publisher":"Springer","page":"270-276","author":[{"family":"Realpe","given":"Luis Felipe Epia"},{"family":"Parra","given":"Octavio José Salcedo"},{"family":"Velandia","given":"Julio Barón"}],"issued":{"date-parts":[["2018"]]}}}],"schema":"https://github.com/citation-style-language/schema/raw/master/csl-citation.json"} </w:instrText>
      </w:r>
      <w:r w:rsidR="001C6D9F">
        <w:rPr>
          <w:rFonts w:ascii="Times New Roman" w:hAnsi="Times New Roman"/>
          <w:sz w:val="24"/>
          <w:szCs w:val="24"/>
        </w:rPr>
        <w:fldChar w:fldCharType="separate"/>
      </w:r>
      <w:r w:rsidR="001C6D9F" w:rsidRPr="001C6D9F">
        <w:rPr>
          <w:rFonts w:ascii="Times New Roman" w:hAnsi="Times New Roman"/>
          <w:sz w:val="24"/>
        </w:rPr>
        <w:t>(Realpe et al., 2018)</w:t>
      </w:r>
      <w:r w:rsidR="001C6D9F">
        <w:rPr>
          <w:rFonts w:ascii="Times New Roman" w:hAnsi="Times New Roman"/>
          <w:sz w:val="24"/>
          <w:szCs w:val="24"/>
        </w:rPr>
        <w:fldChar w:fldCharType="end"/>
      </w:r>
      <w:r>
        <w:rPr>
          <w:rFonts w:ascii="Times New Roman" w:hAnsi="Times New Roman"/>
          <w:sz w:val="24"/>
          <w:szCs w:val="24"/>
        </w:rPr>
        <w:t xml:space="preserve">. Given the fact that WEP is not an efficient protocol for providing the confidentiality and integrity of information, its use is not recommended. However, most of the public hotspot devices still use WEP encryption to secure the network, in fact making it vulnerable to a plethora of attacks compromising the confidentiality of data. </w:t>
      </w:r>
      <w:r w:rsidR="00C91399">
        <w:rPr>
          <w:rFonts w:ascii="Times New Roman" w:hAnsi="Times New Roman"/>
          <w:sz w:val="24"/>
          <w:szCs w:val="24"/>
        </w:rPr>
        <w:t xml:space="preserve">Severe flaws in WEP forced researchers to design new and improved algorithms to secure public wifi as well as wifi networks in general. </w:t>
      </w:r>
    </w:p>
    <w:p w:rsidR="009061F1" w:rsidRDefault="00237010" w:rsidP="009061F1">
      <w:pPr>
        <w:pStyle w:val="Heading2"/>
        <w:spacing w:line="480" w:lineRule="auto"/>
        <w:rPr>
          <w:rFonts w:ascii="Times New Roman" w:hAnsi="Times New Roman" w:cs="Times New Roman"/>
          <w:b/>
          <w:color w:val="auto"/>
          <w:sz w:val="28"/>
          <w:szCs w:val="28"/>
        </w:rPr>
      </w:pPr>
      <w:bookmarkStart w:id="3" w:name="_Toc5366358"/>
      <w:r w:rsidRPr="009061F1">
        <w:rPr>
          <w:rFonts w:ascii="Times New Roman" w:hAnsi="Times New Roman" w:cs="Times New Roman"/>
          <w:b/>
          <w:color w:val="auto"/>
          <w:sz w:val="28"/>
          <w:szCs w:val="28"/>
        </w:rPr>
        <w:t>Wi-fi Protected Access (WPA):</w:t>
      </w:r>
      <w:bookmarkEnd w:id="3"/>
    </w:p>
    <w:p w:rsidR="009061F1" w:rsidRDefault="00237010" w:rsidP="009061F1">
      <w:pPr>
        <w:spacing w:line="480" w:lineRule="auto"/>
        <w:rPr>
          <w:rFonts w:ascii="Times New Roman" w:hAnsi="Times New Roman"/>
          <w:sz w:val="24"/>
          <w:szCs w:val="24"/>
        </w:rPr>
      </w:pPr>
      <w:r>
        <w:tab/>
      </w:r>
      <w:r>
        <w:rPr>
          <w:rFonts w:ascii="Times New Roman" w:hAnsi="Times New Roman"/>
          <w:sz w:val="24"/>
          <w:szCs w:val="24"/>
        </w:rPr>
        <w:t xml:space="preserve">Due to the flaws discovered in the initial wifi security protocol known as WEP, researchers spent a lot of time and money to develop new and sophisticated protocols to secure the wifi networks especially public wifi hotspots. </w:t>
      </w:r>
      <w:r w:rsidR="009E072D">
        <w:rPr>
          <w:rFonts w:ascii="Times New Roman" w:hAnsi="Times New Roman"/>
          <w:sz w:val="24"/>
          <w:szCs w:val="24"/>
        </w:rPr>
        <w:t xml:space="preserve">Wireless protected access also known as WPA protocol was introduced as a replacement of WEP to overcome security flaws. WPA provides efficient key management as compared to the WEP protocol which does not provide any such facility. </w:t>
      </w:r>
      <w:r w:rsidR="00F41869">
        <w:rPr>
          <w:rFonts w:ascii="Times New Roman" w:hAnsi="Times New Roman"/>
          <w:sz w:val="24"/>
          <w:szCs w:val="24"/>
        </w:rPr>
        <w:t>WPA was designed and introduced as a standard by wi-fi alliance</w:t>
      </w:r>
      <w:r w:rsidR="00961672">
        <w:rPr>
          <w:rFonts w:ascii="Times New Roman" w:hAnsi="Times New Roman"/>
          <w:sz w:val="24"/>
          <w:szCs w:val="24"/>
        </w:rPr>
        <w:t xml:space="preserve"> </w:t>
      </w:r>
      <w:r w:rsidR="00961672">
        <w:rPr>
          <w:rFonts w:ascii="Times New Roman" w:hAnsi="Times New Roman"/>
          <w:sz w:val="24"/>
          <w:szCs w:val="24"/>
        </w:rPr>
        <w:fldChar w:fldCharType="begin"/>
      </w:r>
      <w:r w:rsidR="001D5520">
        <w:rPr>
          <w:rFonts w:ascii="Times New Roman" w:hAnsi="Times New Roman"/>
          <w:sz w:val="24"/>
          <w:szCs w:val="24"/>
        </w:rPr>
        <w:instrText xml:space="preserve"> ADDIN ZOTERO_ITEM CSL_CITATION {"citationID":"a1prhrn62sh","properties":{"formattedCitation":"(Abo-Soliman and Azer, 2018a)","plainCitation":"(Abo-Soliman and Azer, 2018a)"},"citationItems":[{"id":2251,"uris":["http://zotero.org/users/local/gITejLE9/items/CRR4B3VE"],"uri":["http://zotero.org/users/local/gITejLE9/items/CRR4B3VE"],"itemData":{"id":2251,"type":"paper-conference","title":"Enterprise WLAN Security Flaws: Current Attacks and relative Mitigations","container-title":"Proceedings of the 13th International Conference on Availability, Reliability and Security","publisher":"ACM","page":"34","ISBN":"1-4503-6448-9","author":[{"family":"Abo-Soliman","given":"Mohamed A."},{"family":"Azer","given":"Marianne A."}],"issued":{"date-parts":[["2018"]]}}}],"schema":"https://github.com/citation-style-language/schema/raw/master/csl-citation.json"} </w:instrText>
      </w:r>
      <w:r w:rsidR="00961672">
        <w:rPr>
          <w:rFonts w:ascii="Times New Roman" w:hAnsi="Times New Roman"/>
          <w:sz w:val="24"/>
          <w:szCs w:val="24"/>
        </w:rPr>
        <w:fldChar w:fldCharType="separate"/>
      </w:r>
      <w:r w:rsidR="001D5520" w:rsidRPr="001D5520">
        <w:rPr>
          <w:rFonts w:ascii="Times New Roman" w:hAnsi="Times New Roman"/>
          <w:sz w:val="24"/>
        </w:rPr>
        <w:t>(Abo-Soliman and Azer, 2018a)</w:t>
      </w:r>
      <w:r w:rsidR="00961672">
        <w:rPr>
          <w:rFonts w:ascii="Times New Roman" w:hAnsi="Times New Roman"/>
          <w:sz w:val="24"/>
          <w:szCs w:val="24"/>
        </w:rPr>
        <w:fldChar w:fldCharType="end"/>
      </w:r>
      <w:r w:rsidR="00F41869">
        <w:rPr>
          <w:rFonts w:ascii="Times New Roman" w:hAnsi="Times New Roman"/>
          <w:sz w:val="24"/>
          <w:szCs w:val="24"/>
        </w:rPr>
        <w:t>. The technology was designed to ensure backward compatibility with existing devices supporting WEP protocol. A new protocol to encrypt the data was introduced known as the temporal key integrity protocol</w:t>
      </w:r>
      <w:r w:rsidR="000120A0">
        <w:rPr>
          <w:rFonts w:ascii="Times New Roman" w:hAnsi="Times New Roman"/>
          <w:sz w:val="24"/>
          <w:szCs w:val="24"/>
        </w:rPr>
        <w:t xml:space="preserve"> (TKIP)</w:t>
      </w:r>
      <w:r w:rsidR="00F41869">
        <w:rPr>
          <w:rFonts w:ascii="Times New Roman" w:hAnsi="Times New Roman"/>
          <w:sz w:val="24"/>
          <w:szCs w:val="24"/>
        </w:rPr>
        <w:t xml:space="preserve">. As it is evident by the name the protocol was designed to provide improved integrity along with the confidentiality of the transmitted data. </w:t>
      </w:r>
      <w:r w:rsidR="00A924AF">
        <w:rPr>
          <w:rFonts w:ascii="Times New Roman" w:hAnsi="Times New Roman"/>
          <w:sz w:val="24"/>
          <w:szCs w:val="24"/>
        </w:rPr>
        <w:t>The integrity of encryption keys is provided using hashing technology</w:t>
      </w:r>
      <w:r w:rsidR="00961672">
        <w:rPr>
          <w:rFonts w:ascii="Times New Roman" w:hAnsi="Times New Roman"/>
          <w:sz w:val="24"/>
          <w:szCs w:val="24"/>
        </w:rPr>
        <w:t xml:space="preserve"> </w:t>
      </w:r>
      <w:r w:rsidR="00961672">
        <w:rPr>
          <w:rFonts w:ascii="Times New Roman" w:hAnsi="Times New Roman"/>
          <w:sz w:val="24"/>
          <w:szCs w:val="24"/>
        </w:rPr>
        <w:fldChar w:fldCharType="begin"/>
      </w:r>
      <w:r w:rsidR="00961672">
        <w:rPr>
          <w:rFonts w:ascii="Times New Roman" w:hAnsi="Times New Roman"/>
          <w:sz w:val="24"/>
          <w:szCs w:val="24"/>
        </w:rPr>
        <w:instrText xml:space="preserve"> ADDIN ZOTERO_ITEM CSL_CITATION {"citationID":"a8iu1h5jpu","properties":{"formattedCitation":"(Agbeboaye et al., 2018)","plainCitation":"(Agbeboaye et al., 2018)"},"citationItems":[{"id":2254,"uris":["http://zotero.org/users/local/gITejLE9/items/7HKX576Y"],"uri":["http://zotero.org/users/local/gITejLE9/items/7HKX576Y"],"itemData":{"id":2254,"type":"article-journal","title":"SECURITY THREATS ANALYSIS OF WIRELESS LOCAL AREA NETWORK","container-title":"Compusoft","page":"2773-2779","volume":"7","issue":"6","author":[{"family":"Agbeboaye","given":"Clement"},{"family":"Akpojedje","given":"France O."},{"family":"Okoekhian","given":"Joshua"}],"issued":{"date-parts":[["2018"]]}}}],"schema":"https://github.com/citation-style-language/schema/raw/master/csl-citation.json"} </w:instrText>
      </w:r>
      <w:r w:rsidR="00961672">
        <w:rPr>
          <w:rFonts w:ascii="Times New Roman" w:hAnsi="Times New Roman"/>
          <w:sz w:val="24"/>
          <w:szCs w:val="24"/>
        </w:rPr>
        <w:fldChar w:fldCharType="separate"/>
      </w:r>
      <w:r w:rsidR="00961672" w:rsidRPr="00961672">
        <w:rPr>
          <w:rFonts w:ascii="Times New Roman" w:hAnsi="Times New Roman"/>
          <w:sz w:val="24"/>
        </w:rPr>
        <w:t>(Agbeboaye et al., 2018)</w:t>
      </w:r>
      <w:r w:rsidR="00961672">
        <w:rPr>
          <w:rFonts w:ascii="Times New Roman" w:hAnsi="Times New Roman"/>
          <w:sz w:val="24"/>
          <w:szCs w:val="24"/>
        </w:rPr>
        <w:fldChar w:fldCharType="end"/>
      </w:r>
      <w:r w:rsidR="00A924AF">
        <w:rPr>
          <w:rFonts w:ascii="Times New Roman" w:hAnsi="Times New Roman"/>
          <w:sz w:val="24"/>
          <w:szCs w:val="24"/>
        </w:rPr>
        <w:t>. A hash function is a function that operates on an arbitrary piece of information and generates a fixed length random value.</w:t>
      </w:r>
    </w:p>
    <w:p w:rsidR="00A924AF" w:rsidRDefault="00237010" w:rsidP="009061F1">
      <w:pPr>
        <w:spacing w:line="480" w:lineRule="auto"/>
        <w:rPr>
          <w:rFonts w:ascii="Times New Roman" w:hAnsi="Times New Roman"/>
          <w:sz w:val="24"/>
          <w:szCs w:val="24"/>
        </w:rPr>
      </w:pPr>
      <w:r>
        <w:rPr>
          <w:rFonts w:ascii="Times New Roman" w:hAnsi="Times New Roman"/>
          <w:sz w:val="24"/>
          <w:szCs w:val="24"/>
        </w:rPr>
        <w:lastRenderedPageBreak/>
        <w:t xml:space="preserve"> </w:t>
      </w:r>
      <w:r w:rsidR="00CB7EE5">
        <w:rPr>
          <w:rFonts w:ascii="Times New Roman" w:hAnsi="Times New Roman"/>
          <w:sz w:val="24"/>
          <w:szCs w:val="24"/>
        </w:rPr>
        <w:tab/>
      </w:r>
      <w:r>
        <w:rPr>
          <w:rFonts w:ascii="Times New Roman" w:hAnsi="Times New Roman"/>
          <w:sz w:val="24"/>
          <w:szCs w:val="24"/>
        </w:rPr>
        <w:t xml:space="preserve">The strength of the hashing function lies in the fact that </w:t>
      </w:r>
      <w:r w:rsidR="000120A0">
        <w:rPr>
          <w:rFonts w:ascii="Times New Roman" w:hAnsi="Times New Roman"/>
          <w:sz w:val="24"/>
          <w:szCs w:val="24"/>
        </w:rPr>
        <w:t xml:space="preserve">the original key cannot be reconstructed from a hash value of the key. An important quality of a hash function is that it must not compute same has value for two different input strings but must create the same has value for the same input all the time. If any hash function computes the same hash value for two different inputs then the problem is defined as a hash collision. </w:t>
      </w:r>
      <w:r w:rsidR="0016532D">
        <w:rPr>
          <w:rFonts w:ascii="Times New Roman" w:hAnsi="Times New Roman"/>
          <w:sz w:val="24"/>
          <w:szCs w:val="24"/>
        </w:rPr>
        <w:t xml:space="preserve">TKIP also adds integrity checking feature to the data packet so, that it can be verified at receiver's end that the encryption key is not tampered with. </w:t>
      </w:r>
      <w:r w:rsidR="005055E5">
        <w:rPr>
          <w:rFonts w:ascii="Times New Roman" w:hAnsi="Times New Roman"/>
          <w:sz w:val="24"/>
          <w:szCs w:val="24"/>
        </w:rPr>
        <w:t>TKIP is a hashing function widely adopted by the manufacturers of wifi access points as it does not require implementation of specialized hardware into existing designs</w:t>
      </w:r>
      <w:r w:rsidR="00961672">
        <w:rPr>
          <w:rFonts w:ascii="Times New Roman" w:hAnsi="Times New Roman"/>
          <w:sz w:val="24"/>
          <w:szCs w:val="24"/>
        </w:rPr>
        <w:t xml:space="preserve"> </w:t>
      </w:r>
      <w:r w:rsidR="00961672">
        <w:rPr>
          <w:rFonts w:ascii="Times New Roman" w:hAnsi="Times New Roman"/>
          <w:sz w:val="24"/>
          <w:szCs w:val="24"/>
        </w:rPr>
        <w:fldChar w:fldCharType="begin"/>
      </w:r>
      <w:r w:rsidR="00961672">
        <w:rPr>
          <w:rFonts w:ascii="Times New Roman" w:hAnsi="Times New Roman"/>
          <w:sz w:val="24"/>
          <w:szCs w:val="24"/>
        </w:rPr>
        <w:instrText xml:space="preserve"> ADDIN ZOTERO_ITEM CSL_CITATION {"citationID":"a1ai37eekno","properties":{"formattedCitation":"(Wen and Liu, 2018)","plainCitation":"(Wen and Liu, 2018)"},"citationItems":[{"id":2257,"uris":["http://zotero.org/users/local/gITejLE9/items/8F7B3SVB"],"uri":["http://zotero.org/users/local/gITejLE9/items/8F7B3SVB"],"itemData":{"id":2257,"type":"paper-conference","title":"WIFI Security Certification through Device Information","container-title":"2018 International Conference on Sensor Networks and Signal Processing (SNSP)","publisher":"IEEE","page":"302-305","ISBN":"1-5386-7413-0","author":[{"family":"Wen","given":"Yudong"},{"family":"Liu","given":"Tao"}],"issued":{"date-parts":[["2018"]]}}}],"schema":"https://github.com/citation-style-language/schema/raw/master/csl-citation.json"} </w:instrText>
      </w:r>
      <w:r w:rsidR="00961672">
        <w:rPr>
          <w:rFonts w:ascii="Times New Roman" w:hAnsi="Times New Roman"/>
          <w:sz w:val="24"/>
          <w:szCs w:val="24"/>
        </w:rPr>
        <w:fldChar w:fldCharType="separate"/>
      </w:r>
      <w:r w:rsidR="00961672" w:rsidRPr="00961672">
        <w:rPr>
          <w:rFonts w:ascii="Times New Roman" w:hAnsi="Times New Roman"/>
          <w:sz w:val="24"/>
        </w:rPr>
        <w:t>(Wen and Liu, 2018)</w:t>
      </w:r>
      <w:r w:rsidR="00961672">
        <w:rPr>
          <w:rFonts w:ascii="Times New Roman" w:hAnsi="Times New Roman"/>
          <w:sz w:val="24"/>
          <w:szCs w:val="24"/>
        </w:rPr>
        <w:fldChar w:fldCharType="end"/>
      </w:r>
      <w:r w:rsidR="005055E5">
        <w:rPr>
          <w:rFonts w:ascii="Times New Roman" w:hAnsi="Times New Roman"/>
          <w:sz w:val="24"/>
          <w:szCs w:val="24"/>
        </w:rPr>
        <w:t xml:space="preserve">. </w:t>
      </w:r>
      <w:r w:rsidR="00665AD1">
        <w:rPr>
          <w:rFonts w:ascii="Times New Roman" w:hAnsi="Times New Roman"/>
          <w:sz w:val="24"/>
          <w:szCs w:val="24"/>
        </w:rPr>
        <w:t xml:space="preserve">TKIP uses the RC4 algorithm for encryption and decryption but fortifies the process with a 128-bit key and IV value of 48-bits. The key of encryption is known as the temporal key and IV is used as a counter in transmission for packets. Therefore, the participating clients and the access point have to perform a 2-phase key generation that is known as a per-packet key also known as PPK. </w:t>
      </w:r>
    </w:p>
    <w:p w:rsidR="00C63875" w:rsidRDefault="00237010" w:rsidP="009061F1">
      <w:pPr>
        <w:spacing w:line="480" w:lineRule="auto"/>
        <w:rPr>
          <w:rFonts w:ascii="Times New Roman" w:hAnsi="Times New Roman"/>
          <w:sz w:val="24"/>
          <w:szCs w:val="24"/>
        </w:rPr>
      </w:pPr>
      <w:r>
        <w:rPr>
          <w:rFonts w:ascii="Times New Roman" w:hAnsi="Times New Roman"/>
          <w:sz w:val="24"/>
          <w:szCs w:val="24"/>
        </w:rPr>
        <w:tab/>
      </w:r>
      <w:r w:rsidR="00470FE2">
        <w:rPr>
          <w:rFonts w:ascii="Times New Roman" w:hAnsi="Times New Roman"/>
          <w:sz w:val="24"/>
          <w:szCs w:val="24"/>
        </w:rPr>
        <w:t xml:space="preserve">WEP was lacking the facility of user authentication on the wifi access point. </w:t>
      </w:r>
      <w:r w:rsidR="002A21F9">
        <w:rPr>
          <w:rFonts w:ascii="Times New Roman" w:hAnsi="Times New Roman"/>
          <w:sz w:val="24"/>
          <w:szCs w:val="24"/>
        </w:rPr>
        <w:t xml:space="preserve">Whereas WPA provides authentication using extensible authentication protocol (EAP). EAP allowed the wireless access points to authenticate users of the network using the MAC address of the clients. As it was thought at that time that masquerading a MAC address is not an easy job, the implementation of EAP was regarded as a strong security mechanism in public wifi protection. </w:t>
      </w:r>
      <w:r w:rsidR="007E4966">
        <w:rPr>
          <w:rFonts w:ascii="Times New Roman" w:hAnsi="Times New Roman"/>
          <w:sz w:val="24"/>
          <w:szCs w:val="24"/>
        </w:rPr>
        <w:t xml:space="preserve">Introduction of EAP and authentication features with the WPA technology allowed the administrators and access point to allow only authenticated devices to connect to the network. </w:t>
      </w:r>
      <w:r w:rsidR="00FE3DCE">
        <w:rPr>
          <w:rFonts w:ascii="Times New Roman" w:hAnsi="Times New Roman"/>
          <w:sz w:val="24"/>
          <w:szCs w:val="24"/>
        </w:rPr>
        <w:t>Although the feature can increase the security in a home network environment but useless in public wifi hotspots as it will kill the basic purpose of a public wifi hotspot</w:t>
      </w:r>
      <w:r w:rsidR="00961672">
        <w:rPr>
          <w:rFonts w:ascii="Times New Roman" w:hAnsi="Times New Roman"/>
          <w:sz w:val="24"/>
          <w:szCs w:val="24"/>
        </w:rPr>
        <w:t xml:space="preserve"> </w:t>
      </w:r>
      <w:r w:rsidR="005D312F">
        <w:rPr>
          <w:rFonts w:ascii="Times New Roman" w:hAnsi="Times New Roman"/>
          <w:sz w:val="24"/>
          <w:szCs w:val="24"/>
        </w:rPr>
        <w:fldChar w:fldCharType="begin"/>
      </w:r>
      <w:r w:rsidR="005D312F">
        <w:rPr>
          <w:rFonts w:ascii="Times New Roman" w:hAnsi="Times New Roman"/>
          <w:sz w:val="24"/>
          <w:szCs w:val="24"/>
        </w:rPr>
        <w:instrText xml:space="preserve"> ADDIN ZOTERO_ITEM CSL_CITATION {"citationID":"a2hv0r38lcu","properties":{"formattedCitation":"(Esser and Serrao, 2018)","plainCitation":"(Esser and Serrao, 2018)"},"citationItems":[{"id":2260,"uris":["http://zotero.org/users/local/gITejLE9/items/TIDT27PT"],"uri":["http://zotero.org/users/local/gITejLE9/items/TIDT27PT"],"itemData":{"id":2260,"type":"paper-conference","title":"Wi-Fi network testing using an integrated Evil-Twin framework","container-title":"2018 Fifth International Conference on Internet of Things: Systems, Management and Security","publisher":"IEEE","page":"216-221","ISBN":"1-5386-9585-5","author":[{"family":"Esser","given":"Andre"},{"family":"Serrao","given":"Carlos"}],"issued":{"date-parts":[["2018"]]}}}],"schema":"https://github.com/citation-style-language/schema/raw/master/csl-citation.json"} </w:instrText>
      </w:r>
      <w:r w:rsidR="005D312F">
        <w:rPr>
          <w:rFonts w:ascii="Times New Roman" w:hAnsi="Times New Roman"/>
          <w:sz w:val="24"/>
          <w:szCs w:val="24"/>
        </w:rPr>
        <w:fldChar w:fldCharType="separate"/>
      </w:r>
      <w:r w:rsidR="005D312F" w:rsidRPr="005D312F">
        <w:rPr>
          <w:rFonts w:ascii="Times New Roman" w:hAnsi="Times New Roman"/>
          <w:sz w:val="24"/>
        </w:rPr>
        <w:t>(Esser and Serrao, 2018)</w:t>
      </w:r>
      <w:r w:rsidR="005D312F">
        <w:rPr>
          <w:rFonts w:ascii="Times New Roman" w:hAnsi="Times New Roman"/>
          <w:sz w:val="24"/>
          <w:szCs w:val="24"/>
        </w:rPr>
        <w:fldChar w:fldCharType="end"/>
      </w:r>
      <w:r w:rsidR="00FE3DCE">
        <w:rPr>
          <w:rFonts w:ascii="Times New Roman" w:hAnsi="Times New Roman"/>
          <w:sz w:val="24"/>
          <w:szCs w:val="24"/>
        </w:rPr>
        <w:t xml:space="preserve">. Most of the time public hotspots are not managed by any system administrator. </w:t>
      </w:r>
      <w:r w:rsidR="00E84D09">
        <w:rPr>
          <w:rFonts w:ascii="Times New Roman" w:hAnsi="Times New Roman"/>
          <w:sz w:val="24"/>
          <w:szCs w:val="24"/>
        </w:rPr>
        <w:t xml:space="preserve">Even in </w:t>
      </w:r>
      <w:r w:rsidR="00E84D09">
        <w:rPr>
          <w:rFonts w:ascii="Times New Roman" w:hAnsi="Times New Roman"/>
          <w:sz w:val="24"/>
          <w:szCs w:val="24"/>
        </w:rPr>
        <w:lastRenderedPageBreak/>
        <w:t xml:space="preserve">case of a managed public hotspot controlled access will not be a manageable task regarding user authentication coupled with MAC address filtering. </w:t>
      </w:r>
    </w:p>
    <w:p w:rsidR="00C12B08" w:rsidRDefault="00237010" w:rsidP="00C12B08">
      <w:pPr>
        <w:pStyle w:val="Heading3"/>
        <w:spacing w:line="480" w:lineRule="auto"/>
        <w:rPr>
          <w:rFonts w:ascii="Times New Roman" w:hAnsi="Times New Roman"/>
          <w:sz w:val="24"/>
          <w:szCs w:val="24"/>
        </w:rPr>
      </w:pPr>
      <w:bookmarkStart w:id="4" w:name="_Toc5366359"/>
      <w:r w:rsidRPr="00C12B08">
        <w:rPr>
          <w:rFonts w:ascii="Times New Roman" w:hAnsi="Times New Roman"/>
          <w:sz w:val="24"/>
          <w:szCs w:val="24"/>
        </w:rPr>
        <w:t>Flaws in WPA:</w:t>
      </w:r>
      <w:bookmarkEnd w:id="4"/>
    </w:p>
    <w:p w:rsidR="00C12B08" w:rsidRDefault="00237010" w:rsidP="00C12B08">
      <w:pPr>
        <w:spacing w:line="480" w:lineRule="auto"/>
        <w:rPr>
          <w:rFonts w:ascii="Times New Roman" w:hAnsi="Times New Roman"/>
          <w:sz w:val="24"/>
          <w:szCs w:val="24"/>
        </w:rPr>
      </w:pPr>
      <w:r>
        <w:tab/>
      </w:r>
      <w:r>
        <w:rPr>
          <w:rFonts w:ascii="Times New Roman" w:hAnsi="Times New Roman"/>
          <w:sz w:val="24"/>
          <w:szCs w:val="24"/>
        </w:rPr>
        <w:t xml:space="preserve">WPA was designed and implemented to support devices, previously configured for WEP security.  </w:t>
      </w:r>
      <w:r w:rsidR="00F207A9">
        <w:rPr>
          <w:rFonts w:ascii="Times New Roman" w:hAnsi="Times New Roman"/>
          <w:sz w:val="24"/>
          <w:szCs w:val="24"/>
        </w:rPr>
        <w:t>Backward compatibility allows devices such as wireless access points to operate in a mixed mode to provide connectivity to the clients using WEP. However, in actual tests, it was discovered that the mixed mode provides only WEP equivalent protection to all users regardless of the configuration of the client device. Which effectively means that a public wifi hotspot advertised as supporting WPA security may not actually provide an enhanced level of security and privacy protection</w:t>
      </w:r>
      <w:r w:rsidR="005D312F">
        <w:rPr>
          <w:rFonts w:ascii="Times New Roman" w:hAnsi="Times New Roman"/>
          <w:sz w:val="24"/>
          <w:szCs w:val="24"/>
        </w:rPr>
        <w:t xml:space="preserve"> </w:t>
      </w:r>
      <w:r w:rsidR="005D312F">
        <w:rPr>
          <w:rFonts w:ascii="Times New Roman" w:hAnsi="Times New Roman"/>
          <w:sz w:val="24"/>
          <w:szCs w:val="24"/>
        </w:rPr>
        <w:fldChar w:fldCharType="begin"/>
      </w:r>
      <w:r w:rsidR="005D312F">
        <w:rPr>
          <w:rFonts w:ascii="Times New Roman" w:hAnsi="Times New Roman"/>
          <w:sz w:val="24"/>
          <w:szCs w:val="24"/>
        </w:rPr>
        <w:instrText xml:space="preserve"> ADDIN ZOTERO_ITEM CSL_CITATION {"citationID":"a1co79g1d0","properties":{"formattedCitation":"(Dawood et al., 2018)","plainCitation":"(Dawood et al., 2018)"},"citationItems":[{"id":2263,"uris":["http://zotero.org/users/local/gITejLE9/items/2GKUZX47"],"uri":["http://zotero.org/users/local/gITejLE9/items/2GKUZX47"],"itemData":{"id":2263,"type":"paper-conference","title":"Developing a New Secret Symmetric Algorithm for Securing Wireless Applications","container-title":"2018 1st Annual International Conference on Information and Sciences (AiCIS)","publisher":"IEEE","page":"152-158","ISBN":"1-5386-9188-4","author":[{"family":"Dawood","given":"Omar A."},{"family":"Hammadi","given":"Othman I."},{"family":"Asman","given":"Thaar Kh"}],"issued":{"date-parts":[["2018"]]}}}],"schema":"https://github.com/citation-style-language/schema/raw/master/csl-citation.json"} </w:instrText>
      </w:r>
      <w:r w:rsidR="005D312F">
        <w:rPr>
          <w:rFonts w:ascii="Times New Roman" w:hAnsi="Times New Roman"/>
          <w:sz w:val="24"/>
          <w:szCs w:val="24"/>
        </w:rPr>
        <w:fldChar w:fldCharType="separate"/>
      </w:r>
      <w:r w:rsidR="005D312F" w:rsidRPr="005D312F">
        <w:rPr>
          <w:rFonts w:ascii="Times New Roman" w:hAnsi="Times New Roman"/>
          <w:sz w:val="24"/>
        </w:rPr>
        <w:t>(Dawood et al., 2018)</w:t>
      </w:r>
      <w:r w:rsidR="005D312F">
        <w:rPr>
          <w:rFonts w:ascii="Times New Roman" w:hAnsi="Times New Roman"/>
          <w:sz w:val="24"/>
          <w:szCs w:val="24"/>
        </w:rPr>
        <w:fldChar w:fldCharType="end"/>
      </w:r>
      <w:r w:rsidR="00F207A9">
        <w:rPr>
          <w:rFonts w:ascii="Times New Roman" w:hAnsi="Times New Roman"/>
          <w:sz w:val="24"/>
          <w:szCs w:val="24"/>
        </w:rPr>
        <w:t xml:space="preserve">. </w:t>
      </w:r>
      <w:r w:rsidR="00252D19">
        <w:rPr>
          <w:rFonts w:ascii="Times New Roman" w:hAnsi="Times New Roman"/>
          <w:sz w:val="24"/>
          <w:szCs w:val="24"/>
        </w:rPr>
        <w:t xml:space="preserve">As TKIP itself is not an encryption protocol it just makes sure that each transmitted packet over the network must have a unique encryption key, the attacks against WPA are also successfully tested. Researchers discovered that breaking WPA encryption provides access to the information contained in the internet packet but it does not provide complete control of the network. </w:t>
      </w:r>
      <w:r w:rsidR="003F2FF2">
        <w:rPr>
          <w:rFonts w:ascii="Times New Roman" w:hAnsi="Times New Roman"/>
          <w:sz w:val="24"/>
          <w:szCs w:val="24"/>
        </w:rPr>
        <w:t>It was discovered that an ARP packet captured from the public access network can be opened and decrypted in just 14 minutes. Although WPA provides a good feature set as compared to the WEP as it is difficult to control the entire network but the flaws in the protocol allow man in the middle attacks to be successful</w:t>
      </w:r>
      <w:r w:rsidR="005D312F">
        <w:rPr>
          <w:rFonts w:ascii="Times New Roman" w:hAnsi="Times New Roman"/>
          <w:sz w:val="24"/>
          <w:szCs w:val="24"/>
        </w:rPr>
        <w:t xml:space="preserve"> </w:t>
      </w:r>
      <w:r w:rsidR="005D312F">
        <w:rPr>
          <w:rFonts w:ascii="Times New Roman" w:hAnsi="Times New Roman"/>
          <w:sz w:val="24"/>
          <w:szCs w:val="24"/>
        </w:rPr>
        <w:fldChar w:fldCharType="begin"/>
      </w:r>
      <w:r w:rsidR="005D312F">
        <w:rPr>
          <w:rFonts w:ascii="Times New Roman" w:hAnsi="Times New Roman"/>
          <w:sz w:val="24"/>
          <w:szCs w:val="24"/>
        </w:rPr>
        <w:instrText xml:space="preserve"> ADDIN ZOTERO_ITEM CSL_CITATION {"citationID":"a9mc9b4uve","properties":{"formattedCitation":"{\\rtf (\\uc0\\u268{}isar and \\uc0\\u268{}isar, 2018)}","plainCitation":"(Čisar and Čisar, 2018)"},"citationItems":[{"id":2266,"uris":["http://zotero.org/users/local/gITejLE9/items/L3RCZ466"],"uri":["http://zotero.org/users/local/gITejLE9/items/L3RCZ466"],"itemData":{"id":2266,"type":"article-journal","title":"ETHICAL HACKING OF WIRELESS NETWORKS IN KALI LINUX ENVIRONMENT","container-title":"Annals of the Faculty of Engineering Hunedoara","page":"181-186","volume":"16","issue":"3","author":[{"family":"Čisar","given":"P."},{"family":"Čisar","given":"S. Maravić"}],"issued":{"date-parts":[["2018"]]}}}],"schema":"https://github.com/citation-style-language/schema/raw/master/csl-citation.json"} </w:instrText>
      </w:r>
      <w:r w:rsidR="005D312F">
        <w:rPr>
          <w:rFonts w:ascii="Times New Roman" w:hAnsi="Times New Roman"/>
          <w:sz w:val="24"/>
          <w:szCs w:val="24"/>
        </w:rPr>
        <w:fldChar w:fldCharType="separate"/>
      </w:r>
      <w:r w:rsidR="005D312F" w:rsidRPr="005D312F">
        <w:rPr>
          <w:rFonts w:ascii="Times New Roman" w:hAnsi="Times New Roman"/>
          <w:sz w:val="24"/>
          <w:szCs w:val="24"/>
        </w:rPr>
        <w:t>(Čisar and Čisar, 2018)</w:t>
      </w:r>
      <w:r w:rsidR="005D312F">
        <w:rPr>
          <w:rFonts w:ascii="Times New Roman" w:hAnsi="Times New Roman"/>
          <w:sz w:val="24"/>
          <w:szCs w:val="24"/>
        </w:rPr>
        <w:fldChar w:fldCharType="end"/>
      </w:r>
      <w:r w:rsidR="003F2FF2">
        <w:rPr>
          <w:rFonts w:ascii="Times New Roman" w:hAnsi="Times New Roman"/>
          <w:sz w:val="24"/>
          <w:szCs w:val="24"/>
        </w:rPr>
        <w:t xml:space="preserve">. </w:t>
      </w:r>
      <w:r w:rsidR="002837E8">
        <w:rPr>
          <w:rFonts w:ascii="Times New Roman" w:hAnsi="Times New Roman"/>
          <w:sz w:val="24"/>
          <w:szCs w:val="24"/>
        </w:rPr>
        <w:t xml:space="preserve">Based on the findings researchers suggested to use the wifi routers for public wifi hotspots with the security level set to WPA-EAP instead of WPA-PSK. As the WPA-PSK mode is only recommended for home users with a preshared key mechanism of security. </w:t>
      </w:r>
    </w:p>
    <w:p w:rsidR="00E77DC3" w:rsidRDefault="00237010" w:rsidP="00AC01A0">
      <w:pPr>
        <w:pStyle w:val="Heading2"/>
        <w:spacing w:line="480" w:lineRule="auto"/>
        <w:rPr>
          <w:rFonts w:ascii="Times New Roman" w:hAnsi="Times New Roman" w:cs="Times New Roman"/>
          <w:b/>
          <w:color w:val="auto"/>
          <w:sz w:val="28"/>
          <w:szCs w:val="28"/>
        </w:rPr>
      </w:pPr>
      <w:bookmarkStart w:id="5" w:name="_Toc5366360"/>
      <w:r w:rsidRPr="00AC01A0">
        <w:rPr>
          <w:rFonts w:ascii="Times New Roman" w:hAnsi="Times New Roman" w:cs="Times New Roman"/>
          <w:b/>
          <w:color w:val="auto"/>
          <w:sz w:val="28"/>
          <w:szCs w:val="28"/>
        </w:rPr>
        <w:lastRenderedPageBreak/>
        <w:t>Wi-Fi Protected Access Two (WPA2):</w:t>
      </w:r>
      <w:bookmarkEnd w:id="5"/>
    </w:p>
    <w:p w:rsidR="00AC01A0" w:rsidRDefault="00237010" w:rsidP="00AC01A0">
      <w:pPr>
        <w:spacing w:line="480" w:lineRule="auto"/>
        <w:rPr>
          <w:rFonts w:ascii="Times New Roman" w:hAnsi="Times New Roman"/>
          <w:sz w:val="24"/>
          <w:szCs w:val="24"/>
        </w:rPr>
      </w:pPr>
      <w:r>
        <w:rPr>
          <w:rFonts w:ascii="Times New Roman" w:hAnsi="Times New Roman"/>
          <w:sz w:val="24"/>
          <w:szCs w:val="24"/>
        </w:rPr>
        <w:tab/>
      </w:r>
      <w:r w:rsidR="005A2CC8">
        <w:rPr>
          <w:rFonts w:ascii="Times New Roman" w:hAnsi="Times New Roman"/>
          <w:sz w:val="24"/>
          <w:szCs w:val="24"/>
        </w:rPr>
        <w:t>To overcome security flaws discovered in the WPA protocol a new protocol based on different encryption algorithm was introduced in 2004, known as WPA2. In 2001, the national institute of standards in technology accepted advance encryption standard as a standard of encryption even for classified government communication as well. AES was introduced in place of the data encryption standard. With the new encryption standard for general purpose security, researchers decided to implement it into wifi networks for increased security and privacy. AES encryption was built into WPA2 in place of TKIP as found in WPA</w:t>
      </w:r>
      <w:r w:rsidR="007A0EAF">
        <w:rPr>
          <w:rFonts w:ascii="Times New Roman" w:hAnsi="Times New Roman"/>
          <w:sz w:val="24"/>
          <w:szCs w:val="24"/>
        </w:rPr>
        <w:t xml:space="preserve"> </w:t>
      </w:r>
      <w:r w:rsidR="007A0EAF">
        <w:rPr>
          <w:rFonts w:ascii="Times New Roman" w:hAnsi="Times New Roman"/>
          <w:sz w:val="24"/>
          <w:szCs w:val="24"/>
        </w:rPr>
        <w:fldChar w:fldCharType="begin"/>
      </w:r>
      <w:r w:rsidR="007A0EAF">
        <w:rPr>
          <w:rFonts w:ascii="Times New Roman" w:hAnsi="Times New Roman"/>
          <w:sz w:val="24"/>
          <w:szCs w:val="24"/>
        </w:rPr>
        <w:instrText xml:space="preserve"> ADDIN ZOTERO_ITEM CSL_CITATION {"citationID":"a1qgs3q4nt1","properties":{"formattedCitation":"(Terkawi and Innab, 2018)","plainCitation":"(Terkawi and Innab, 2018)"},"citationItems":[{"id":2280,"uris":["http://zotero.org/users/local/gITejLE9/items/G2RFB5UH"],"uri":["http://zotero.org/users/local/gITejLE9/items/G2RFB5UH"],"itemData":{"id":2280,"type":"paper-conference","title":"Major Impacts of Key Reinstallation Attack on Internet of Things System","container-title":"2018 21st Saudi Computer Society National Computer Conference (NCC)","publisher":"IEEE","page":"1-6","ISBN":"1-5386-4110-0","author":[{"family":"Terkawi","given":"Asma"},{"family":"Innab","given":"Nisreen"}],"issued":{"date-parts":[["2018"]]}}}],"schema":"https://github.com/citation-style-language/schema/raw/master/csl-citation.json"} </w:instrText>
      </w:r>
      <w:r w:rsidR="007A0EAF">
        <w:rPr>
          <w:rFonts w:ascii="Times New Roman" w:hAnsi="Times New Roman"/>
          <w:sz w:val="24"/>
          <w:szCs w:val="24"/>
        </w:rPr>
        <w:fldChar w:fldCharType="separate"/>
      </w:r>
      <w:r w:rsidR="007A0EAF" w:rsidRPr="007A0EAF">
        <w:rPr>
          <w:rFonts w:ascii="Times New Roman" w:hAnsi="Times New Roman"/>
          <w:sz w:val="24"/>
        </w:rPr>
        <w:t>(Terkawi and Innab, 2018)</w:t>
      </w:r>
      <w:r w:rsidR="007A0EAF">
        <w:rPr>
          <w:rFonts w:ascii="Times New Roman" w:hAnsi="Times New Roman"/>
          <w:sz w:val="24"/>
          <w:szCs w:val="24"/>
        </w:rPr>
        <w:fldChar w:fldCharType="end"/>
      </w:r>
      <w:r w:rsidR="005A2CC8">
        <w:rPr>
          <w:rFonts w:ascii="Times New Roman" w:hAnsi="Times New Roman"/>
          <w:sz w:val="24"/>
          <w:szCs w:val="24"/>
        </w:rPr>
        <w:t xml:space="preserve">. AES encryption is much stronger as compared to the TKIP and DES encryption algorithms. </w:t>
      </w:r>
      <w:r w:rsidR="001A6254">
        <w:rPr>
          <w:rFonts w:ascii="Times New Roman" w:hAnsi="Times New Roman"/>
          <w:sz w:val="24"/>
          <w:szCs w:val="24"/>
        </w:rPr>
        <w:t xml:space="preserve">It provides authentication of users based on transport layer security based on the extensible authentication protocol intended for enterprise and public wifi hotspots. </w:t>
      </w:r>
      <w:r w:rsidR="00D80831">
        <w:rPr>
          <w:rFonts w:ascii="Times New Roman" w:hAnsi="Times New Roman"/>
          <w:sz w:val="24"/>
          <w:szCs w:val="24"/>
        </w:rPr>
        <w:t xml:space="preserve">It provides data integrity verification using counter mode cipher block chaining message authentication code protocol. </w:t>
      </w:r>
      <w:r w:rsidR="006A20C9">
        <w:rPr>
          <w:rFonts w:ascii="Times New Roman" w:hAnsi="Times New Roman"/>
          <w:sz w:val="24"/>
          <w:szCs w:val="24"/>
        </w:rPr>
        <w:t>It also operates in two modes WPA2-PSK mode is intended for home users because it requires a pre-shared key as it was the cas</w:t>
      </w:r>
      <w:r w:rsidR="00B03BF5">
        <w:rPr>
          <w:rFonts w:ascii="Times New Roman" w:hAnsi="Times New Roman"/>
          <w:sz w:val="24"/>
          <w:szCs w:val="24"/>
        </w:rPr>
        <w:t>e with WEP and WPA previously</w:t>
      </w:r>
      <w:r w:rsidR="007A0EAF">
        <w:rPr>
          <w:rFonts w:ascii="Times New Roman" w:hAnsi="Times New Roman"/>
          <w:sz w:val="24"/>
          <w:szCs w:val="24"/>
        </w:rPr>
        <w:t xml:space="preserve"> </w:t>
      </w:r>
      <w:r w:rsidR="007A0EAF">
        <w:rPr>
          <w:rFonts w:ascii="Times New Roman" w:hAnsi="Times New Roman"/>
          <w:sz w:val="24"/>
          <w:szCs w:val="24"/>
        </w:rPr>
        <w:fldChar w:fldCharType="begin"/>
      </w:r>
      <w:r w:rsidR="007A0EAF">
        <w:rPr>
          <w:rFonts w:ascii="Times New Roman" w:hAnsi="Times New Roman"/>
          <w:sz w:val="24"/>
          <w:szCs w:val="24"/>
        </w:rPr>
        <w:instrText xml:space="preserve"> ADDIN ZOTERO_ITEM CSL_CITATION {"citationID":"a2hres0rlm1","properties":{"formattedCitation":"(Azeez and Chinazo, 2018)","plainCitation":"(Azeez and Chinazo, 2018)"},"citationItems":[{"id":2283,"uris":["http://zotero.org/users/local/gITejLE9/items/HYJ5HQMC"],"uri":["http://zotero.org/users/local/gITejLE9/items/HYJ5HQMC"],"itemData":{"id":2283,"type":"article-journal","title":"ACHIEVING DATA AUTHENTICATION WITH HMAC-SHA256 ALGORITHM.","container-title":"Computer Science &amp; Telecommunications","volume":"54","issue":"2","author":[{"family":"Azeez","given":"Nureni Ayofe"},{"family":"Chinazo","given":"Onyema Juliet"}],"issued":{"date-parts":[["2018"]]}}}],"schema":"https://github.com/citation-style-language/schema/raw/master/csl-citation.json"} </w:instrText>
      </w:r>
      <w:r w:rsidR="007A0EAF">
        <w:rPr>
          <w:rFonts w:ascii="Times New Roman" w:hAnsi="Times New Roman"/>
          <w:sz w:val="24"/>
          <w:szCs w:val="24"/>
        </w:rPr>
        <w:fldChar w:fldCharType="separate"/>
      </w:r>
      <w:r w:rsidR="007A0EAF" w:rsidRPr="007A0EAF">
        <w:rPr>
          <w:rFonts w:ascii="Times New Roman" w:hAnsi="Times New Roman"/>
          <w:sz w:val="24"/>
        </w:rPr>
        <w:t>(Azeez and Chinazo, 2018)</w:t>
      </w:r>
      <w:r w:rsidR="007A0EAF">
        <w:rPr>
          <w:rFonts w:ascii="Times New Roman" w:hAnsi="Times New Roman"/>
          <w:sz w:val="24"/>
          <w:szCs w:val="24"/>
        </w:rPr>
        <w:fldChar w:fldCharType="end"/>
      </w:r>
      <w:r w:rsidR="00B03BF5">
        <w:rPr>
          <w:rFonts w:ascii="Times New Roman" w:hAnsi="Times New Roman"/>
          <w:sz w:val="24"/>
          <w:szCs w:val="24"/>
        </w:rPr>
        <w:t xml:space="preserve">. </w:t>
      </w:r>
      <w:r w:rsidR="00780FEE">
        <w:rPr>
          <w:rFonts w:ascii="Times New Roman" w:hAnsi="Times New Roman"/>
          <w:sz w:val="24"/>
          <w:szCs w:val="24"/>
        </w:rPr>
        <w:t xml:space="preserve">WPA2 allowed the use of preshared keys with up to 64 ASCII characters. However, use of such a long passphrase is not feasible even in home networks because users will prefer usability instead of security if they are required to remember fairly long passwords for their network. </w:t>
      </w:r>
    </w:p>
    <w:p w:rsidR="00E53A1B" w:rsidRDefault="00237010" w:rsidP="00AC01A0">
      <w:pPr>
        <w:spacing w:line="480" w:lineRule="auto"/>
        <w:rPr>
          <w:rFonts w:ascii="Times New Roman" w:hAnsi="Times New Roman"/>
          <w:sz w:val="24"/>
          <w:szCs w:val="24"/>
        </w:rPr>
      </w:pPr>
      <w:r>
        <w:rPr>
          <w:rFonts w:ascii="Times New Roman" w:hAnsi="Times New Roman"/>
          <w:sz w:val="24"/>
          <w:szCs w:val="24"/>
        </w:rPr>
        <w:tab/>
        <w:t xml:space="preserve">As with the case of public wifi hotspot security WPA2 offers server-side authentication using a RADIUS server. The security is based on an 802.1x industry standard that is introduced by the Institute of electrical and electronics engineers. </w:t>
      </w:r>
      <w:r w:rsidR="00C53808">
        <w:rPr>
          <w:rFonts w:ascii="Times New Roman" w:hAnsi="Times New Roman"/>
          <w:sz w:val="24"/>
          <w:szCs w:val="24"/>
        </w:rPr>
        <w:t>WPA2 with AES encryption is considered to be the best security measure to ensure confidentiality and integrity of wifi networks not only in corporate environments but in public wifi hotspots as well</w:t>
      </w:r>
      <w:r w:rsidR="007A0EAF">
        <w:rPr>
          <w:rFonts w:ascii="Times New Roman" w:hAnsi="Times New Roman"/>
          <w:sz w:val="24"/>
          <w:szCs w:val="24"/>
        </w:rPr>
        <w:t xml:space="preserve"> </w:t>
      </w:r>
      <w:r w:rsidR="007A0EAF">
        <w:rPr>
          <w:rFonts w:ascii="Times New Roman" w:hAnsi="Times New Roman"/>
          <w:sz w:val="24"/>
          <w:szCs w:val="24"/>
        </w:rPr>
        <w:fldChar w:fldCharType="begin"/>
      </w:r>
      <w:r w:rsidR="007A0EAF">
        <w:rPr>
          <w:rFonts w:ascii="Times New Roman" w:hAnsi="Times New Roman"/>
          <w:sz w:val="24"/>
          <w:szCs w:val="24"/>
        </w:rPr>
        <w:instrText xml:space="preserve"> ADDIN ZOTERO_ITEM CSL_CITATION {"citationID":"a2oocave6nc","properties":{"formattedCitation":"(Dey et al., 2018)","plainCitation":"(Dey et al., 2018)"},"citationItems":[{"id":2277,"uris":["http://zotero.org/users/local/gITejLE9/items/TXXJTRGP"],"uri":["http://zotero.org/users/local/gITejLE9/items/TXXJTRGP"],"itemData":{"id":2277,"type":"paper-conference","title":"An efficient dynamic key based EAP authentication framework for future IEEE 802.1 x Wireless LANs","container-title":"Proceedings of the 2nd International Conference on Digital Signal Processing","publisher":"ACM","page":"125-131","ISBN":"1-4503-6402-0","author":[{"family":"Dey","given":"Biswanath"},{"family":"Vishnu","given":"S. S."},{"family":"Swarnkar","given":"Om Satyam"}],"issued":{"date-parts":[["2018"]]}}}],"schema":"https://github.com/citation-style-language/schema/raw/master/csl-citation.json"} </w:instrText>
      </w:r>
      <w:r w:rsidR="007A0EAF">
        <w:rPr>
          <w:rFonts w:ascii="Times New Roman" w:hAnsi="Times New Roman"/>
          <w:sz w:val="24"/>
          <w:szCs w:val="24"/>
        </w:rPr>
        <w:fldChar w:fldCharType="separate"/>
      </w:r>
      <w:r w:rsidR="007A0EAF" w:rsidRPr="007A0EAF">
        <w:rPr>
          <w:rFonts w:ascii="Times New Roman" w:hAnsi="Times New Roman"/>
          <w:sz w:val="24"/>
        </w:rPr>
        <w:t>(Dey et al., 2018)</w:t>
      </w:r>
      <w:r w:rsidR="007A0EAF">
        <w:rPr>
          <w:rFonts w:ascii="Times New Roman" w:hAnsi="Times New Roman"/>
          <w:sz w:val="24"/>
          <w:szCs w:val="24"/>
        </w:rPr>
        <w:fldChar w:fldCharType="end"/>
      </w:r>
      <w:r w:rsidR="00C53808">
        <w:rPr>
          <w:rFonts w:ascii="Times New Roman" w:hAnsi="Times New Roman"/>
          <w:sz w:val="24"/>
          <w:szCs w:val="24"/>
        </w:rPr>
        <w:t xml:space="preserve">. It provides 128-bit strong encryption that is not purely immune to attacks but requires a considerable amount of </w:t>
      </w:r>
      <w:r w:rsidR="00C53808">
        <w:rPr>
          <w:rFonts w:ascii="Times New Roman" w:hAnsi="Times New Roman"/>
          <w:sz w:val="24"/>
          <w:szCs w:val="24"/>
        </w:rPr>
        <w:lastRenderedPageBreak/>
        <w:t xml:space="preserve">computing resources to break the encryption. The computing resources required to break WPA2-AES key are not currently feasible in real-world scenarios. </w:t>
      </w:r>
      <w:r w:rsidR="00B125E5">
        <w:rPr>
          <w:rFonts w:ascii="Times New Roman" w:hAnsi="Times New Roman"/>
          <w:sz w:val="24"/>
          <w:szCs w:val="24"/>
        </w:rPr>
        <w:t xml:space="preserve">There are no direct attacks reported by the researchers directly targeting WPA2-AES encryption key. However, insider attacks are possible even in a WPA2-AES secured network because a group transient key is broadcasted to each client connected to the network.  </w:t>
      </w:r>
    </w:p>
    <w:p w:rsidR="006F1503" w:rsidRDefault="00237010" w:rsidP="00E53A1B">
      <w:pPr>
        <w:spacing w:line="480" w:lineRule="auto"/>
        <w:ind w:firstLine="720"/>
        <w:rPr>
          <w:rFonts w:ascii="Times New Roman" w:hAnsi="Times New Roman"/>
          <w:sz w:val="24"/>
          <w:szCs w:val="24"/>
        </w:rPr>
      </w:pPr>
      <w:r>
        <w:rPr>
          <w:rFonts w:ascii="Times New Roman" w:hAnsi="Times New Roman"/>
          <w:sz w:val="24"/>
          <w:szCs w:val="24"/>
        </w:rPr>
        <w:t xml:space="preserve">Therefore, a client already connected to the public wifi hotspot can compromise the security of other devices on the network but an intruder cannot directly have access to the network. </w:t>
      </w:r>
      <w:r w:rsidR="00E53A1B">
        <w:rPr>
          <w:rFonts w:ascii="Times New Roman" w:hAnsi="Times New Roman"/>
          <w:sz w:val="24"/>
          <w:szCs w:val="24"/>
        </w:rPr>
        <w:t>Due to the possibility of having the same group key for one or more clients the network can provide an opportunity to an insider for ARP spoofing. ARP spoofing is a type of attack in which a device connected to the network send fake address resolution requests. Attacks can authenticate multiple IP addresses with a single target's MAC address. A successful ARP spoofing attack can bring the overall network down as well. In public wifi hotspots, an attacker can use ARP spoofing to initiate a denial of service attack</w:t>
      </w:r>
      <w:r w:rsidR="001D5520">
        <w:rPr>
          <w:rFonts w:ascii="Times New Roman" w:hAnsi="Times New Roman"/>
          <w:sz w:val="24"/>
          <w:szCs w:val="24"/>
        </w:rPr>
        <w:t xml:space="preserve"> </w:t>
      </w:r>
      <w:r w:rsidR="001D5520">
        <w:rPr>
          <w:rFonts w:ascii="Times New Roman" w:hAnsi="Times New Roman"/>
          <w:sz w:val="24"/>
          <w:szCs w:val="24"/>
        </w:rPr>
        <w:fldChar w:fldCharType="begin"/>
      </w:r>
      <w:r w:rsidR="001D5520">
        <w:rPr>
          <w:rFonts w:ascii="Times New Roman" w:hAnsi="Times New Roman"/>
          <w:sz w:val="24"/>
          <w:szCs w:val="24"/>
        </w:rPr>
        <w:instrText xml:space="preserve"> ADDIN ZOTERO_ITEM CSL_CITATION {"citationID":"a162jma1uuu","properties":{"formattedCitation":"(Abo-Soliman and Azer, 2018b)","plainCitation":"(Abo-Soliman and Azer, 2018b)"},"citationItems":[{"id":2271,"uris":["http://zotero.org/users/local/gITejLE9/items/XPHHKFLN"],"uri":["http://zotero.org/users/local/gITejLE9/items/XPHHKFLN"],"itemData":{"id":2271,"type":"paper-conference","title":"Tunnel-Based EAP Effective Security Attacks WPA2 Enterprise Evaluation and Proposed Amendments","container-title":"2018 Tenth International Conference on Ubiquitous and Future Networks (ICUFN)","publisher":"IEEE","page":"268-273","ISBN":"1-5386-4646-3","author":[{"family":"Abo-Soliman","given":"Mohamed A."},{"family":"Azer","given":"Marianne A."}],"issued":{"date-parts":[["2018"]]}}}],"schema":"https://github.com/citation-style-language/schema/raw/master/csl-citation.json"} </w:instrText>
      </w:r>
      <w:r w:rsidR="001D5520">
        <w:rPr>
          <w:rFonts w:ascii="Times New Roman" w:hAnsi="Times New Roman"/>
          <w:sz w:val="24"/>
          <w:szCs w:val="24"/>
        </w:rPr>
        <w:fldChar w:fldCharType="separate"/>
      </w:r>
      <w:r w:rsidR="001D5520" w:rsidRPr="001D5520">
        <w:rPr>
          <w:rFonts w:ascii="Times New Roman" w:hAnsi="Times New Roman"/>
          <w:sz w:val="24"/>
        </w:rPr>
        <w:t>(Abo-Soliman and Azer, 2018b)</w:t>
      </w:r>
      <w:r w:rsidR="001D5520">
        <w:rPr>
          <w:rFonts w:ascii="Times New Roman" w:hAnsi="Times New Roman"/>
          <w:sz w:val="24"/>
          <w:szCs w:val="24"/>
        </w:rPr>
        <w:fldChar w:fldCharType="end"/>
      </w:r>
      <w:r w:rsidR="00E53A1B">
        <w:rPr>
          <w:rFonts w:ascii="Times New Roman" w:hAnsi="Times New Roman"/>
          <w:sz w:val="24"/>
          <w:szCs w:val="24"/>
        </w:rPr>
        <w:t>. In which the access of legitimate users to the wifi router will be blocked due to the congestion on the network links created by the attacker</w:t>
      </w:r>
      <w:r w:rsidR="001D5520">
        <w:rPr>
          <w:rFonts w:ascii="Times New Roman" w:hAnsi="Times New Roman"/>
          <w:sz w:val="24"/>
          <w:szCs w:val="24"/>
        </w:rPr>
        <w:t xml:space="preserve"> </w:t>
      </w:r>
      <w:r w:rsidR="001D5520">
        <w:rPr>
          <w:rFonts w:ascii="Times New Roman" w:hAnsi="Times New Roman"/>
          <w:sz w:val="24"/>
          <w:szCs w:val="24"/>
        </w:rPr>
        <w:fldChar w:fldCharType="begin"/>
      </w:r>
      <w:r w:rsidR="007A0EAF">
        <w:rPr>
          <w:rFonts w:ascii="Times New Roman" w:hAnsi="Times New Roman"/>
          <w:sz w:val="24"/>
          <w:szCs w:val="24"/>
        </w:rPr>
        <w:instrText xml:space="preserve"> ADDIN ZOTERO_ITEM CSL_CITATION {"citationID":"a25d1k6bsr5","properties":{"formattedCitation":"(Gunawan et al., 2018)","plainCitation":"(Gunawan et al., 2018)"},"citationItems":[{"id":2274,"uris":["http://zotero.org/users/local/gITejLE9/items/WZL2TRQ4"],"uri":["http://zotero.org/users/local/gITejLE9/items/WZL2TRQ4"],"itemData":{"id":2274,"type":"article-journal","title":"Penetration Testing using Kali Linux: SQL Injection, XSS, Wordpres, and WPA2 Attacks","container-title":"Indonesian Journal of Electrical Engineering and Computer Science","page":"729-737","volume":"12","issue":"2","author":[{"family":"Gunawan","given":"Teddy Surya"},{"family":"Lim","given":"Muhammad Kasim"},{"family":"Kartiwi","given":"Mira"},{"family":"Malik","given":"Noreha Abdul"},{"family":"Ismail","given":"Nanang"}],"issued":{"date-parts":[["2018"]]}}}],"schema":"https://github.com/citation-style-language/schema/raw/master/csl-citation.json"} </w:instrText>
      </w:r>
      <w:r w:rsidR="001D5520">
        <w:rPr>
          <w:rFonts w:ascii="Times New Roman" w:hAnsi="Times New Roman"/>
          <w:sz w:val="24"/>
          <w:szCs w:val="24"/>
        </w:rPr>
        <w:fldChar w:fldCharType="separate"/>
      </w:r>
      <w:r w:rsidR="007A0EAF" w:rsidRPr="007A0EAF">
        <w:rPr>
          <w:rFonts w:ascii="Times New Roman" w:hAnsi="Times New Roman"/>
          <w:sz w:val="24"/>
        </w:rPr>
        <w:t>(Gunawan et al., 2018)</w:t>
      </w:r>
      <w:r w:rsidR="001D5520">
        <w:rPr>
          <w:rFonts w:ascii="Times New Roman" w:hAnsi="Times New Roman"/>
          <w:sz w:val="24"/>
          <w:szCs w:val="24"/>
        </w:rPr>
        <w:fldChar w:fldCharType="end"/>
      </w:r>
      <w:r w:rsidR="00E53A1B">
        <w:rPr>
          <w:rFonts w:ascii="Times New Roman" w:hAnsi="Times New Roman"/>
          <w:sz w:val="24"/>
          <w:szCs w:val="24"/>
        </w:rPr>
        <w:t xml:space="preserve">. </w:t>
      </w:r>
      <w:r w:rsidR="0039539D">
        <w:rPr>
          <w:rFonts w:ascii="Times New Roman" w:hAnsi="Times New Roman"/>
          <w:sz w:val="24"/>
          <w:szCs w:val="24"/>
        </w:rPr>
        <w:t xml:space="preserve">Despite having flaws in the security protocol implementation of WPA2, it is still considered as the most secure mechanism for public wifi hotspots. </w:t>
      </w:r>
    </w:p>
    <w:p w:rsidR="00575EAB" w:rsidRDefault="00237010" w:rsidP="00575EAB">
      <w:pPr>
        <w:pStyle w:val="Heading2"/>
        <w:spacing w:line="480" w:lineRule="auto"/>
        <w:rPr>
          <w:rFonts w:ascii="Times New Roman" w:hAnsi="Times New Roman" w:cs="Times New Roman"/>
          <w:b/>
          <w:color w:val="auto"/>
          <w:sz w:val="28"/>
          <w:szCs w:val="28"/>
        </w:rPr>
      </w:pPr>
      <w:bookmarkStart w:id="6" w:name="_Toc5366361"/>
      <w:r w:rsidRPr="00575EAB">
        <w:rPr>
          <w:rFonts w:ascii="Times New Roman" w:hAnsi="Times New Roman" w:cs="Times New Roman"/>
          <w:b/>
          <w:color w:val="auto"/>
          <w:sz w:val="28"/>
          <w:szCs w:val="28"/>
        </w:rPr>
        <w:t>Wi-Fi Protected Setup:</w:t>
      </w:r>
      <w:bookmarkEnd w:id="6"/>
    </w:p>
    <w:p w:rsidR="00575EAB" w:rsidRDefault="00237010" w:rsidP="00FE5DF3">
      <w:pPr>
        <w:spacing w:line="480" w:lineRule="auto"/>
        <w:rPr>
          <w:rFonts w:ascii="Times New Roman" w:hAnsi="Times New Roman"/>
          <w:sz w:val="24"/>
          <w:szCs w:val="24"/>
        </w:rPr>
      </w:pPr>
      <w:r>
        <w:tab/>
      </w:r>
      <w:r w:rsidR="00FE5DF3" w:rsidRPr="00FE5DF3">
        <w:rPr>
          <w:rFonts w:ascii="Times New Roman" w:hAnsi="Times New Roman"/>
          <w:sz w:val="24"/>
          <w:szCs w:val="24"/>
        </w:rPr>
        <w:t>Wi</w:t>
      </w:r>
      <w:r w:rsidR="00FE5DF3">
        <w:rPr>
          <w:rFonts w:ascii="Times New Roman" w:hAnsi="Times New Roman"/>
          <w:sz w:val="24"/>
          <w:szCs w:val="24"/>
        </w:rPr>
        <w:t xml:space="preserve">-fi protected setup is another security protocol designed to make wifi communications in enterprise and public hotspot environments more secure. It was also designed by the Wifi alliance in 2007. The standard defines two methods of authenticating devices with a wireless access point supporting the WPS protocol. The first method requires the use of a PIN code for device authentication and second requires a physical push button to be pressed on the access </w:t>
      </w:r>
      <w:r w:rsidR="00FE5DF3">
        <w:rPr>
          <w:rFonts w:ascii="Times New Roman" w:hAnsi="Times New Roman"/>
          <w:sz w:val="24"/>
          <w:szCs w:val="24"/>
        </w:rPr>
        <w:lastRenderedPageBreak/>
        <w:t>point to authenticate the device on the network</w:t>
      </w:r>
      <w:r w:rsidR="002A47AF">
        <w:rPr>
          <w:rFonts w:ascii="Times New Roman" w:hAnsi="Times New Roman"/>
          <w:sz w:val="24"/>
          <w:szCs w:val="24"/>
        </w:rPr>
        <w:t xml:space="preserve"> </w:t>
      </w:r>
      <w:r w:rsidR="002A47AF">
        <w:rPr>
          <w:rFonts w:ascii="Times New Roman" w:hAnsi="Times New Roman"/>
          <w:sz w:val="24"/>
          <w:szCs w:val="24"/>
        </w:rPr>
        <w:fldChar w:fldCharType="begin"/>
      </w:r>
      <w:r w:rsidR="002A47AF">
        <w:rPr>
          <w:rFonts w:ascii="Times New Roman" w:hAnsi="Times New Roman"/>
          <w:sz w:val="24"/>
          <w:szCs w:val="24"/>
        </w:rPr>
        <w:instrText xml:space="preserve"> ADDIN ZOTERO_ITEM CSL_CITATION {"citationID":"ajf1bs1mn7","properties":{"formattedCitation":"(Zisiadis et al., 2012)","plainCitation":"(Zisiadis et al., 2012)"},"citationItems":[{"id":2288,"uris":["http://zotero.org/users/local/gITejLE9/items/3T2VL62I"],"uri":["http://zotero.org/users/local/gITejLE9/items/3T2VL62I"],"itemData":{"id":2288,"type":"paper-conference","title":"Enhancing WPS security","container-title":"2012 IFIP Wireless Days","publisher":"IEEE","page":"1-3","ISBN":"1-4673-4404-4","author":[{"family":"Zisiadis","given":"Dimitris"},{"family":"Kopsidas","given":"Spyros"},{"family":"Varalis","given":"Argyris"},{"family":"Tassiulas","given":"Leandros"}],"issued":{"date-parts":[["2012"]]}}}],"schema":"https://github.com/citation-style-language/schema/raw/master/csl-citation.json"} </w:instrText>
      </w:r>
      <w:r w:rsidR="002A47AF">
        <w:rPr>
          <w:rFonts w:ascii="Times New Roman" w:hAnsi="Times New Roman"/>
          <w:sz w:val="24"/>
          <w:szCs w:val="24"/>
        </w:rPr>
        <w:fldChar w:fldCharType="separate"/>
      </w:r>
      <w:r w:rsidR="002A47AF" w:rsidRPr="002A47AF">
        <w:rPr>
          <w:rFonts w:ascii="Times New Roman" w:hAnsi="Times New Roman"/>
          <w:sz w:val="24"/>
        </w:rPr>
        <w:t>(Zisiadis et al., 2012)</w:t>
      </w:r>
      <w:r w:rsidR="002A47AF">
        <w:rPr>
          <w:rFonts w:ascii="Times New Roman" w:hAnsi="Times New Roman"/>
          <w:sz w:val="24"/>
          <w:szCs w:val="24"/>
        </w:rPr>
        <w:fldChar w:fldCharType="end"/>
      </w:r>
      <w:r w:rsidR="00FE5DF3">
        <w:rPr>
          <w:rFonts w:ascii="Times New Roman" w:hAnsi="Times New Roman"/>
          <w:sz w:val="24"/>
          <w:szCs w:val="24"/>
        </w:rPr>
        <w:t xml:space="preserve">. </w:t>
      </w:r>
      <w:r w:rsidR="00110E88">
        <w:rPr>
          <w:rFonts w:ascii="Times New Roman" w:hAnsi="Times New Roman"/>
          <w:sz w:val="24"/>
          <w:szCs w:val="24"/>
        </w:rPr>
        <w:t xml:space="preserve">Push button setup method is not provided in all of the devices supporting the WPS protocol. </w:t>
      </w:r>
      <w:r w:rsidR="00A70FAD">
        <w:rPr>
          <w:rFonts w:ascii="Times New Roman" w:hAnsi="Times New Roman"/>
          <w:sz w:val="24"/>
          <w:szCs w:val="24"/>
        </w:rPr>
        <w:t xml:space="preserve">It also defines two out of the band authentication methods known as the use of universal serial bus devices and NFC tags. But these authentication methods are not used in common access point devices. </w:t>
      </w:r>
      <w:r w:rsidR="00D441C1">
        <w:rPr>
          <w:rFonts w:ascii="Times New Roman" w:hAnsi="Times New Roman"/>
          <w:sz w:val="24"/>
          <w:szCs w:val="24"/>
        </w:rPr>
        <w:t>Stefan Viehbock was a researche</w:t>
      </w:r>
      <w:r w:rsidR="00F5544D">
        <w:rPr>
          <w:rFonts w:ascii="Times New Roman" w:hAnsi="Times New Roman"/>
          <w:sz w:val="24"/>
          <w:szCs w:val="24"/>
        </w:rPr>
        <w:t xml:space="preserve">r who discovered severe vulnerabilities in the WPS protocol. </w:t>
      </w:r>
      <w:r w:rsidR="006101D5">
        <w:rPr>
          <w:rFonts w:ascii="Times New Roman" w:hAnsi="Times New Roman"/>
          <w:sz w:val="24"/>
          <w:szCs w:val="24"/>
        </w:rPr>
        <w:t xml:space="preserve">The vulnerabilities make the brute force attacks a real problem in access points configured for WPS protocol. </w:t>
      </w:r>
    </w:p>
    <w:p w:rsidR="005B0D04" w:rsidRDefault="00237010" w:rsidP="00FE5DF3">
      <w:pPr>
        <w:spacing w:line="480" w:lineRule="auto"/>
        <w:rPr>
          <w:rFonts w:ascii="Times New Roman" w:hAnsi="Times New Roman"/>
          <w:sz w:val="24"/>
          <w:szCs w:val="24"/>
        </w:rPr>
      </w:pPr>
      <w:r>
        <w:rPr>
          <w:rFonts w:ascii="Times New Roman" w:hAnsi="Times New Roman"/>
          <w:sz w:val="24"/>
          <w:szCs w:val="24"/>
        </w:rPr>
        <w:tab/>
        <w:t>Design flaws present in the WPS protocol allows an attacker to compromise the PIN code of the public wifi network. As it is the most suitable method for setting up a public hotspot using a wireless access point router. Push button standard cannot be used in public wifi hotspots. PIN code authentication mechanism of the WPS can be hijacked using social engineering tactics. In most of the practical scenarios, the PIN code will be publicly available and the attacker will not have to design a social engineering attack to obtain the PIN code</w:t>
      </w:r>
      <w:r w:rsidR="002A47AF">
        <w:rPr>
          <w:rFonts w:ascii="Times New Roman" w:hAnsi="Times New Roman"/>
          <w:sz w:val="24"/>
          <w:szCs w:val="24"/>
        </w:rPr>
        <w:t xml:space="preserve"> </w:t>
      </w:r>
      <w:r w:rsidR="002A47AF">
        <w:rPr>
          <w:rFonts w:ascii="Times New Roman" w:hAnsi="Times New Roman"/>
          <w:sz w:val="24"/>
          <w:szCs w:val="24"/>
        </w:rPr>
        <w:fldChar w:fldCharType="begin"/>
      </w:r>
      <w:r w:rsidR="002A47AF">
        <w:rPr>
          <w:rFonts w:ascii="Times New Roman" w:hAnsi="Times New Roman"/>
          <w:sz w:val="24"/>
          <w:szCs w:val="24"/>
        </w:rPr>
        <w:instrText xml:space="preserve"> ADDIN ZOTERO_ITEM CSL_CITATION {"citationID":"a2e304f5f1l","properties":{"formattedCitation":"(Petiz et al., 2013)","plainCitation":"(Petiz et al., 2013)"},"citationItems":[{"id":2291,"uris":["http://zotero.org/users/local/gITejLE9/items/A679XEPY"],"uri":["http://zotero.org/users/local/gITejLE9/items/A679XEPY"],"itemData":{"id":2291,"type":"article-journal","title":"Detection of WPS attacks based on multiscale traffic analysis","container-title":"Recent Advances in Communications and Networking Technology (Formerly Recent Patents on Telecommunication)","page":"127-139","volume":"2","issue":"2","author":[{"family":"Petiz","given":"Ivo"},{"family":"Rocha","given":"Eduardo"},{"family":"Salvador","given":"Paulo"},{"family":"Nogueira","given":"António"}],"issued":{"date-parts":[["2013"]]}}}],"schema":"https://github.com/citation-style-language/schema/raw/master/csl-citation.json"} </w:instrText>
      </w:r>
      <w:r w:rsidR="002A47AF">
        <w:rPr>
          <w:rFonts w:ascii="Times New Roman" w:hAnsi="Times New Roman"/>
          <w:sz w:val="24"/>
          <w:szCs w:val="24"/>
        </w:rPr>
        <w:fldChar w:fldCharType="separate"/>
      </w:r>
      <w:r w:rsidR="002A47AF" w:rsidRPr="002A47AF">
        <w:rPr>
          <w:rFonts w:ascii="Times New Roman" w:hAnsi="Times New Roman"/>
          <w:sz w:val="24"/>
        </w:rPr>
        <w:t>(Petiz et al., 2013)</w:t>
      </w:r>
      <w:r w:rsidR="002A47AF">
        <w:rPr>
          <w:rFonts w:ascii="Times New Roman" w:hAnsi="Times New Roman"/>
          <w:sz w:val="24"/>
          <w:szCs w:val="24"/>
        </w:rPr>
        <w:fldChar w:fldCharType="end"/>
      </w:r>
      <w:r>
        <w:rPr>
          <w:rFonts w:ascii="Times New Roman" w:hAnsi="Times New Roman"/>
          <w:sz w:val="24"/>
          <w:szCs w:val="24"/>
        </w:rPr>
        <w:t>. As per the scenario, the PIN code is readily available to the attacker and the attacker can connect to the public hotspot. After successfully connecting to the network, the attacker may gain full control of the network and in the worst case scenario can re-flash the firmware of the wifi router. Re-flashing the public wifi hotspot router with a custom Linux kernel firmware will allow the attacker to intercept all of the traffic being routed through the access point. All of the logical measures will be useless in the prevention of these attacks</w:t>
      </w:r>
      <w:r w:rsidR="002A47AF">
        <w:rPr>
          <w:rFonts w:ascii="Times New Roman" w:hAnsi="Times New Roman"/>
          <w:sz w:val="24"/>
          <w:szCs w:val="24"/>
        </w:rPr>
        <w:t xml:space="preserve"> </w:t>
      </w:r>
      <w:r w:rsidR="002A47AF">
        <w:rPr>
          <w:rFonts w:ascii="Times New Roman" w:hAnsi="Times New Roman"/>
          <w:sz w:val="24"/>
          <w:szCs w:val="24"/>
        </w:rPr>
        <w:fldChar w:fldCharType="begin"/>
      </w:r>
      <w:r w:rsidR="002A47AF">
        <w:rPr>
          <w:rFonts w:ascii="Times New Roman" w:hAnsi="Times New Roman"/>
          <w:sz w:val="24"/>
          <w:szCs w:val="24"/>
        </w:rPr>
        <w:instrText xml:space="preserve"> ADDIN ZOTERO_ITEM CSL_CITATION {"citationID":"at07nf4geu","properties":{"formattedCitation":"(Orukpe et al., 2013)","plainCitation":"(Orukpe et al., 2013)"},"citationItems":[{"id":2294,"uris":["http://zotero.org/users/local/gITejLE9/items/35CWFR5X"],"uri":["http://zotero.org/users/local/gITejLE9/items/35CWFR5X"],"itemData":{"id":2294,"type":"paper-conference","title":"Computer Security and Privacy in Wireless Local Area Network in Nigeria","container-title":"International Journal of Engineering Research in Africa","publisher":"Trans Tech Publ","page":"23-33","volume":"9","ISBN":"3-03835-857-6","author":[{"family":"Orukpe","given":"P. E."},{"family":"Erhiaguna","given":"T. O."},{"family":"Agbontaen","given":"F. O."}],"issued":{"date-parts":[["2013"]]}}}],"schema":"https://github.com/citation-style-language/schema/raw/master/csl-citation.json"} </w:instrText>
      </w:r>
      <w:r w:rsidR="002A47AF">
        <w:rPr>
          <w:rFonts w:ascii="Times New Roman" w:hAnsi="Times New Roman"/>
          <w:sz w:val="24"/>
          <w:szCs w:val="24"/>
        </w:rPr>
        <w:fldChar w:fldCharType="separate"/>
      </w:r>
      <w:r w:rsidR="002A47AF" w:rsidRPr="002A47AF">
        <w:rPr>
          <w:rFonts w:ascii="Times New Roman" w:hAnsi="Times New Roman"/>
          <w:sz w:val="24"/>
        </w:rPr>
        <w:t>(Orukpe et al., 2013)</w:t>
      </w:r>
      <w:r w:rsidR="002A47AF">
        <w:rPr>
          <w:rFonts w:ascii="Times New Roman" w:hAnsi="Times New Roman"/>
          <w:sz w:val="24"/>
          <w:szCs w:val="24"/>
        </w:rPr>
        <w:fldChar w:fldCharType="end"/>
      </w:r>
      <w:r>
        <w:rPr>
          <w:rFonts w:ascii="Times New Roman" w:hAnsi="Times New Roman"/>
          <w:sz w:val="24"/>
          <w:szCs w:val="24"/>
        </w:rPr>
        <w:t xml:space="preserve">. Any router with a malicious firmware installed allows the attackers to intercept voice over internet protocol calls as well, significantly breaching individual </w:t>
      </w:r>
      <w:r w:rsidR="00164D56">
        <w:rPr>
          <w:rFonts w:ascii="Times New Roman" w:hAnsi="Times New Roman"/>
          <w:sz w:val="24"/>
          <w:szCs w:val="24"/>
        </w:rPr>
        <w:t>privacy. The primary motive of cyber-attacks in public wifi hotspots is to compromise the security and privacy of connected devices</w:t>
      </w:r>
      <w:r w:rsidR="002A47AF">
        <w:rPr>
          <w:rFonts w:ascii="Times New Roman" w:hAnsi="Times New Roman"/>
          <w:sz w:val="24"/>
          <w:szCs w:val="24"/>
        </w:rPr>
        <w:t xml:space="preserve"> </w:t>
      </w:r>
      <w:r w:rsidR="002A47AF">
        <w:rPr>
          <w:rFonts w:ascii="Times New Roman" w:hAnsi="Times New Roman"/>
          <w:sz w:val="24"/>
          <w:szCs w:val="24"/>
        </w:rPr>
        <w:fldChar w:fldCharType="begin"/>
      </w:r>
      <w:r w:rsidR="00D65EA7">
        <w:rPr>
          <w:rFonts w:ascii="Times New Roman" w:hAnsi="Times New Roman"/>
          <w:sz w:val="24"/>
          <w:szCs w:val="24"/>
        </w:rPr>
        <w:instrText xml:space="preserve"> ADDIN ZOTERO_ITEM CSL_CITATION {"citationID":"a1sfu5cjikf","properties":{"formattedCitation":"(A. Sanatinia et al., 2013)","plainCitation":"(A. Sanatinia et al., 2013)"},"citationItems":[{"id":2231,"uris":["http://zotero.org/users/local/gITejLE9/items/A22X3PMM"],"uri":["http://zotero.org/users/local/gITejLE9/items/A22X3PMM"],"itemData":{"id":2231,"type":"paper-conference","title":"Wireless spreading of WiFi APs infections using WPS flaws: An epidemiological and experimental study","container-title":"2013 IEEE Conference on Communications and Network Security (CNS)","page":"430-437","source":"IEEE Xplore","event":"2013 IEEE Conference on Communications and Network Security (CNS)","abstract":"WiFi Access Points (APs) are ideal targets of attack. They have access to home internal networks which allows an adversary to easily carry out man-in-the-middle attacks and spread infections wirelessly. They can also be used to launch massive denial of service attacks that target the physical infrastructure as well as the RF spectrum (both WiFi and cellular). While Wired Equivalent Privacy (WEP) vulnerabilities are common knowledge, the flaws of the WiFi Protected Setup (WPS) protocol are less known. In this paper, we use an epidemiological approach, combined with experimental war-driving measurements to investigate the speed of infections spreading in four neighborhoods of Boston, MA, USA, with distinct population and demographics. Our analysis and experimental data indicate that such attacks are feasible. While the graph of WEP APs and WPS APs may not be fully connected, the combined graph of WEP-WPS APs is fully connected, making large scale spreading of infections feasible. Due to the unique characteristics of WPS, the absence of automated firmware upgrades and mechanisms to safely configure and administer APs; these attacks pose a significant threat that require serious attention and countermeasures to provide safe management of APs and their policies.","DOI":"10.1109/CNS.2013.6682757","shortTitle":"Wireless spreading of WiFi APs infections using WPS flaws","author":[{"family":"Sanatinia","given":"A."},{"family":"Narain","given":"S."},{"family":"Noubir","given":"G."}],"issued":{"date-parts":[["2013",10]]}}}],"schema":"https://github.com/citation-style-language/schema/raw/master/csl-citation.json"} </w:instrText>
      </w:r>
      <w:r w:rsidR="002A47AF">
        <w:rPr>
          <w:rFonts w:ascii="Times New Roman" w:hAnsi="Times New Roman"/>
          <w:sz w:val="24"/>
          <w:szCs w:val="24"/>
        </w:rPr>
        <w:fldChar w:fldCharType="separate"/>
      </w:r>
      <w:r w:rsidR="00D65EA7" w:rsidRPr="00D65EA7">
        <w:rPr>
          <w:rFonts w:ascii="Times New Roman" w:hAnsi="Times New Roman"/>
          <w:sz w:val="24"/>
        </w:rPr>
        <w:t>(A. Sanatinia et al., 2013)</w:t>
      </w:r>
      <w:r w:rsidR="002A47AF">
        <w:rPr>
          <w:rFonts w:ascii="Times New Roman" w:hAnsi="Times New Roman"/>
          <w:sz w:val="24"/>
          <w:szCs w:val="24"/>
        </w:rPr>
        <w:fldChar w:fldCharType="end"/>
      </w:r>
      <w:r w:rsidR="00164D56">
        <w:rPr>
          <w:rFonts w:ascii="Times New Roman" w:hAnsi="Times New Roman"/>
          <w:sz w:val="24"/>
          <w:szCs w:val="24"/>
        </w:rPr>
        <w:t xml:space="preserve">. Attackers steal banking credentials and authentication credentials for various online </w:t>
      </w:r>
      <w:r w:rsidR="00164D56">
        <w:rPr>
          <w:rFonts w:ascii="Times New Roman" w:hAnsi="Times New Roman"/>
          <w:sz w:val="24"/>
          <w:szCs w:val="24"/>
        </w:rPr>
        <w:lastRenderedPageBreak/>
        <w:t xml:space="preserve">platforms such as social media networks and then trade compromised credentials in dark web markets for monetary benefits. </w:t>
      </w:r>
    </w:p>
    <w:p w:rsidR="007224C0" w:rsidRDefault="00237010" w:rsidP="007224C0">
      <w:pPr>
        <w:pStyle w:val="Heading1"/>
        <w:spacing w:line="480" w:lineRule="auto"/>
        <w:rPr>
          <w:rFonts w:ascii="Times New Roman" w:hAnsi="Times New Roman"/>
        </w:rPr>
      </w:pPr>
      <w:bookmarkStart w:id="7" w:name="_Toc5366362"/>
      <w:r w:rsidRPr="007224C0">
        <w:rPr>
          <w:rFonts w:ascii="Times New Roman" w:hAnsi="Times New Roman"/>
        </w:rPr>
        <w:t>Methodology:</w:t>
      </w:r>
      <w:bookmarkEnd w:id="7"/>
    </w:p>
    <w:p w:rsidR="007224C0" w:rsidRDefault="00237010" w:rsidP="007224C0">
      <w:pPr>
        <w:spacing w:line="480" w:lineRule="auto"/>
        <w:rPr>
          <w:rFonts w:ascii="Times New Roman" w:hAnsi="Times New Roman"/>
          <w:sz w:val="24"/>
          <w:szCs w:val="24"/>
        </w:rPr>
      </w:pPr>
      <w:r>
        <w:rPr>
          <w:rFonts w:ascii="Times New Roman" w:hAnsi="Times New Roman"/>
          <w:sz w:val="24"/>
          <w:szCs w:val="24"/>
        </w:rPr>
        <w:tab/>
      </w:r>
      <w:r w:rsidR="00A92109">
        <w:rPr>
          <w:rFonts w:ascii="Times New Roman" w:hAnsi="Times New Roman"/>
          <w:sz w:val="24"/>
          <w:szCs w:val="24"/>
        </w:rPr>
        <w:t xml:space="preserve">Cyber-attacks are turning into a profitable industry. The primary motive of cyber-criminals is to use information technologies for monetary benefits by employing illegal, often dangerous methods. Exponential penetration of mobile devices in human lives and reliance on social media have made it compulsory to have an active internet connection. The advent of wi-fi networks solved the connectivity problem of these mobile gadgets. Cloud computing era has created an enormous pressure on wifi networks and network service providers to ensure connectivity and minimize the service downtimes. Quality of service to maintain the requirement of high availability is managed through the introduction of public wifi hotspots. Originally the purpose of deployment of the public wifi hotspots was to facilitate the end users and to meet their connectivity requirements. As the internet itself was not designed with much security in mind, any service offered at the top of an existing infrastructure of the internet will be inherently insecure such as public wifi hotspots. </w:t>
      </w:r>
      <w:r w:rsidR="00140F9A">
        <w:rPr>
          <w:rFonts w:ascii="Times New Roman" w:hAnsi="Times New Roman"/>
          <w:sz w:val="24"/>
          <w:szCs w:val="24"/>
        </w:rPr>
        <w:t xml:space="preserve">As discussed in the literature review, public wifi hotspots pose a serious risk to the security and privacy of users while they are using the network.  </w:t>
      </w:r>
    </w:p>
    <w:p w:rsidR="00EC16C3" w:rsidRDefault="00237010" w:rsidP="007224C0">
      <w:pPr>
        <w:spacing w:line="480" w:lineRule="auto"/>
        <w:rPr>
          <w:rFonts w:ascii="Times New Roman" w:hAnsi="Times New Roman"/>
          <w:sz w:val="24"/>
          <w:szCs w:val="24"/>
        </w:rPr>
      </w:pPr>
      <w:r>
        <w:rPr>
          <w:rFonts w:ascii="Times New Roman" w:hAnsi="Times New Roman"/>
          <w:sz w:val="24"/>
          <w:szCs w:val="24"/>
        </w:rPr>
        <w:tab/>
        <w:t xml:space="preserve">Freemium model of public wifi hotspot service and the temptation of the public to use the service has made it a paradise of cyber-criminals. They are always on their toes to compromise public wifi networks as the valuable information that can be extracted by compromising a public hotspot is worth the effort for criminals. Moreover, it is not as much difficult to hack a public wifi router due to security design flaws </w:t>
      </w:r>
      <w:r w:rsidR="003A2298">
        <w:rPr>
          <w:rFonts w:ascii="Times New Roman" w:hAnsi="Times New Roman"/>
          <w:sz w:val="24"/>
          <w:szCs w:val="24"/>
        </w:rPr>
        <w:t xml:space="preserve">as compared to hack a server having strict security controls. Public wifi hotspots provide a direct link of interaction with the public. Therefore, </w:t>
      </w:r>
      <w:r w:rsidR="003A2298">
        <w:rPr>
          <w:rFonts w:ascii="Times New Roman" w:hAnsi="Times New Roman"/>
          <w:sz w:val="24"/>
          <w:szCs w:val="24"/>
        </w:rPr>
        <w:lastRenderedPageBreak/>
        <w:t xml:space="preserve">qualitative research methodology is best suitable to analyze the behaviour of people using public wifi hotspots and threats encountered by them. </w:t>
      </w:r>
      <w:r w:rsidR="00FE52A2">
        <w:rPr>
          <w:rFonts w:ascii="Times New Roman" w:hAnsi="Times New Roman"/>
          <w:sz w:val="24"/>
          <w:szCs w:val="24"/>
        </w:rPr>
        <w:t xml:space="preserve">The methodology employed in the research study involves the analysis of published case studies and qualitative reviews of published qualitative reports providing insight into the threats experienced by the public hotspot users. </w:t>
      </w:r>
      <w:r w:rsidR="00632530">
        <w:rPr>
          <w:rFonts w:ascii="Times New Roman" w:hAnsi="Times New Roman"/>
          <w:sz w:val="24"/>
          <w:szCs w:val="24"/>
        </w:rPr>
        <w:t xml:space="preserve">Qualitative method is chosen for research as it provides granular visibility and maximum details of an event. It provides independence to the researcher analyzing a data source. If valuable information is not available via one source the researcher can freely choose another source of data providing valuable information about the issues. </w:t>
      </w:r>
      <w:r w:rsidR="00D30E35">
        <w:rPr>
          <w:rFonts w:ascii="Times New Roman" w:hAnsi="Times New Roman"/>
          <w:sz w:val="24"/>
          <w:szCs w:val="24"/>
        </w:rPr>
        <w:t xml:space="preserve">Experimental results are analyzed by various researchers from their qualitative publications to understand the broad range of targeted threats to public wifi hotspots and recommendations are made to make the public wifi ecosystem more secure in general. </w:t>
      </w:r>
    </w:p>
    <w:p w:rsidR="00D759A3" w:rsidRDefault="00237010" w:rsidP="007224C0">
      <w:pPr>
        <w:spacing w:line="480" w:lineRule="auto"/>
        <w:rPr>
          <w:rFonts w:ascii="Times New Roman" w:hAnsi="Times New Roman"/>
          <w:sz w:val="24"/>
          <w:szCs w:val="24"/>
        </w:rPr>
      </w:pPr>
      <w:r>
        <w:rPr>
          <w:rFonts w:ascii="Times New Roman" w:hAnsi="Times New Roman"/>
          <w:sz w:val="24"/>
          <w:szCs w:val="24"/>
        </w:rPr>
        <w:tab/>
        <w:t xml:space="preserve">A case study of public wifi network secured using WPS security by the researchers Amirali, Sashank, and </w:t>
      </w:r>
      <w:r w:rsidR="00054445">
        <w:rPr>
          <w:rFonts w:ascii="Times New Roman" w:hAnsi="Times New Roman"/>
          <w:sz w:val="24"/>
          <w:szCs w:val="24"/>
        </w:rPr>
        <w:t>Guevara revealed many flaws and their possible exploitation techniques. They conducted tests on public wifi networks in an urban area compromising of at least twenty public wifi hotspots</w:t>
      </w:r>
      <w:r w:rsidR="00D65EA7">
        <w:rPr>
          <w:rFonts w:ascii="Times New Roman" w:hAnsi="Times New Roman"/>
          <w:sz w:val="24"/>
          <w:szCs w:val="24"/>
        </w:rPr>
        <w:t xml:space="preserve"> </w:t>
      </w:r>
      <w:r w:rsidR="00D65EA7">
        <w:rPr>
          <w:rFonts w:ascii="Times New Roman" w:hAnsi="Times New Roman"/>
          <w:sz w:val="24"/>
          <w:szCs w:val="24"/>
        </w:rPr>
        <w:fldChar w:fldCharType="begin"/>
      </w:r>
      <w:r w:rsidR="00D65EA7">
        <w:rPr>
          <w:rFonts w:ascii="Times New Roman" w:hAnsi="Times New Roman"/>
          <w:sz w:val="24"/>
          <w:szCs w:val="24"/>
        </w:rPr>
        <w:instrText xml:space="preserve"> ADDIN ZOTERO_ITEM CSL_CITATION {"citationID":"aq4aj6qun7","properties":{"formattedCitation":"(A. Sanatinia et al., 2013)","plainCitation":"(A. Sanatinia et al., 2013)"},"citationItems":[{"id":2231,"uris":["http://zotero.org/users/local/gITejLE9/items/A22X3PMM"],"uri":["http://zotero.org/users/local/gITejLE9/items/A22X3PMM"],"itemData":{"id":2231,"type":"paper-conference","title":"Wireless spreading of WiFi APs infections using WPS flaws: An epidemiological and experimental study","container-title":"2013 IEEE Conference on Communications and Network Security (CNS)","page":"430-437","source":"IEEE Xplore","event":"2013 IEEE Conference on Communications and Network Security (CNS)","abstract":"WiFi Access Points (APs) are ideal targets of attack. They have access to home internal networks which allows an adversary to easily carry out man-in-the-middle attacks and spread infections wirelessly. They can also be used to launch massive denial of service attacks that target the physical infrastructure as well as the RF spectrum (both WiFi and cellular). While Wired Equivalent Privacy (WEP) vulnerabilities are common knowledge, the flaws of the WiFi Protected Setup (WPS) protocol are less known. In this paper, we use an epidemiological approach, combined with experimental war-driving measurements to investigate the speed of infections spreading in four neighborhoods of Boston, MA, USA, with distinct population and demographics. Our analysis and experimental data indicate that such attacks are feasible. While the graph of WEP APs and WPS APs may not be fully connected, the combined graph of WEP-WPS APs is fully connected, making large scale spreading of infections feasible. Due to the unique characteristics of WPS, the absence of automated firmware upgrades and mechanisms to safely configure and administer APs; these attacks pose a significant threat that require serious attention and countermeasures to provide safe management of APs and their policies.","DOI":"10.1109/CNS.2013.6682757","shortTitle":"Wireless spreading of WiFi APs infections using WPS flaws","author":[{"family":"Sanatinia","given":"A."},{"family":"Narain","given":"S."},{"family":"Noubir","given":"G."}],"issued":{"date-parts":[["2013",10]]}}}],"schema":"https://github.com/citation-style-language/schema/raw/master/csl-citation.json"} </w:instrText>
      </w:r>
      <w:r w:rsidR="00D65EA7">
        <w:rPr>
          <w:rFonts w:ascii="Times New Roman" w:hAnsi="Times New Roman"/>
          <w:sz w:val="24"/>
          <w:szCs w:val="24"/>
        </w:rPr>
        <w:fldChar w:fldCharType="separate"/>
      </w:r>
      <w:r w:rsidR="00D65EA7" w:rsidRPr="00D65EA7">
        <w:rPr>
          <w:rFonts w:ascii="Times New Roman" w:hAnsi="Times New Roman"/>
          <w:sz w:val="24"/>
        </w:rPr>
        <w:t>(A. Sanatinia et al., 2013)</w:t>
      </w:r>
      <w:r w:rsidR="00D65EA7">
        <w:rPr>
          <w:rFonts w:ascii="Times New Roman" w:hAnsi="Times New Roman"/>
          <w:sz w:val="24"/>
          <w:szCs w:val="24"/>
        </w:rPr>
        <w:fldChar w:fldCharType="end"/>
      </w:r>
      <w:r w:rsidR="00054445">
        <w:rPr>
          <w:rFonts w:ascii="Times New Roman" w:hAnsi="Times New Roman"/>
          <w:sz w:val="24"/>
          <w:szCs w:val="24"/>
        </w:rPr>
        <w:t>. All of the routers installed in public hotspots being studied were configured to use PIN code authentication with WPS security protocol. As per the previously discovered flaws in WPS security design such routers can be used in various forms of attacks such as the man in the middle attacks, phishing, DNS pharming etc. All of such attacks are possible due to the compromised firmware flashing vulnerability present in WPS protocol. During their study, they successfully flashed custom firmware in routers present in public wifi hotspots. Custom flash allo</w:t>
      </w:r>
      <w:r w:rsidR="00840AE2">
        <w:rPr>
          <w:rFonts w:ascii="Times New Roman" w:hAnsi="Times New Roman"/>
          <w:sz w:val="24"/>
          <w:szCs w:val="24"/>
        </w:rPr>
        <w:t>w</w:t>
      </w:r>
      <w:r w:rsidR="00054445">
        <w:rPr>
          <w:rFonts w:ascii="Times New Roman" w:hAnsi="Times New Roman"/>
          <w:sz w:val="24"/>
          <w:szCs w:val="24"/>
        </w:rPr>
        <w:t xml:space="preserve">ed them to analyze traffic being forwarded through the network. </w:t>
      </w:r>
      <w:r w:rsidR="0056624D">
        <w:rPr>
          <w:rFonts w:ascii="Times New Roman" w:hAnsi="Times New Roman"/>
          <w:sz w:val="24"/>
          <w:szCs w:val="24"/>
        </w:rPr>
        <w:t xml:space="preserve">Majority of people connecting to such wi-fi networks use handheld devices such as </w:t>
      </w:r>
      <w:r w:rsidR="0056624D">
        <w:rPr>
          <w:rFonts w:ascii="Times New Roman" w:hAnsi="Times New Roman"/>
          <w:sz w:val="24"/>
          <w:szCs w:val="24"/>
        </w:rPr>
        <w:lastRenderedPageBreak/>
        <w:t xml:space="preserve">mobile phones. Android is the most popular mobile device operating system was found to be installed in almost 85% devices connecting to the compromised access points. </w:t>
      </w:r>
    </w:p>
    <w:p w:rsidR="0056624D" w:rsidRDefault="00237010" w:rsidP="007224C0">
      <w:pPr>
        <w:spacing w:line="480" w:lineRule="auto"/>
        <w:rPr>
          <w:rFonts w:ascii="Times New Roman" w:hAnsi="Times New Roman"/>
          <w:sz w:val="24"/>
          <w:szCs w:val="24"/>
        </w:rPr>
      </w:pPr>
      <w:r>
        <w:rPr>
          <w:rFonts w:ascii="Times New Roman" w:hAnsi="Times New Roman"/>
          <w:sz w:val="24"/>
          <w:szCs w:val="24"/>
        </w:rPr>
        <w:tab/>
      </w:r>
      <w:r w:rsidR="00592263">
        <w:rPr>
          <w:rFonts w:ascii="Times New Roman" w:hAnsi="Times New Roman"/>
          <w:sz w:val="24"/>
          <w:szCs w:val="24"/>
        </w:rPr>
        <w:t>Capturing all of the network traffic revealed that 8% of applications installed on android phones connected to the compromised access points were prone to man-in-the-middle attacks. Applications using transport layer security can be tricked into sending malicious traffic to other users even outside of the compromised network. They discovered that even an antivirus application installed on the mobile device can be tricked into accepting false security updates. They intercepted the communication of antivirus applications installed on the mobile devices and manipulated the received packets at the compromised router</w:t>
      </w:r>
      <w:r w:rsidR="00D65EA7">
        <w:rPr>
          <w:rFonts w:ascii="Times New Roman" w:hAnsi="Times New Roman"/>
          <w:sz w:val="24"/>
          <w:szCs w:val="24"/>
        </w:rPr>
        <w:t xml:space="preserve"> </w:t>
      </w:r>
      <w:r w:rsidR="00D65EA7">
        <w:rPr>
          <w:rFonts w:ascii="Times New Roman" w:hAnsi="Times New Roman"/>
          <w:sz w:val="24"/>
          <w:szCs w:val="24"/>
        </w:rPr>
        <w:fldChar w:fldCharType="begin"/>
      </w:r>
      <w:r w:rsidR="00D65EA7">
        <w:rPr>
          <w:rFonts w:ascii="Times New Roman" w:hAnsi="Times New Roman"/>
          <w:sz w:val="24"/>
          <w:szCs w:val="24"/>
        </w:rPr>
        <w:instrText xml:space="preserve"> ADDIN ZOTERO_ITEM CSL_CITATION {"citationID":"aru5b1ui8s","properties":{"formattedCitation":"(Amirali Sanatinia et al., 2013)","plainCitation":"(Amirali Sanatinia et al., 2013)"},"citationItems":[{"id":2297,"uris":["http://zotero.org/users/local/gITejLE9/items/MWHTQD2P"],"uri":["http://zotero.org/users/local/gITejLE9/items/MWHTQD2P"],"itemData":{"id":2297,"type":"paper-conference","title":"Wireless spreading of WiFi APs infections using WPS flaws: An epidemiological and experimental study","container-title":"2013 IEEE Conference on Communications and Network Security (CNS)","publisher":"IEEE","page":"430-437","ISBN":"1-4799-0895-9","author":[{"family":"Sanatinia","given":"Amirali"},{"family":"Narain","given":"Sashank"},{"family":"Noubir","given":"Guevara"}],"issued":{"date-parts":[["2013"]]}}}],"schema":"https://github.com/citation-style-language/schema/raw/master/csl-citation.json"} </w:instrText>
      </w:r>
      <w:r w:rsidR="00D65EA7">
        <w:rPr>
          <w:rFonts w:ascii="Times New Roman" w:hAnsi="Times New Roman"/>
          <w:sz w:val="24"/>
          <w:szCs w:val="24"/>
        </w:rPr>
        <w:fldChar w:fldCharType="separate"/>
      </w:r>
      <w:r w:rsidR="00D65EA7" w:rsidRPr="00D65EA7">
        <w:rPr>
          <w:rFonts w:ascii="Times New Roman" w:hAnsi="Times New Roman"/>
          <w:sz w:val="24"/>
        </w:rPr>
        <w:t>(Amirali Sanatinia et al., 2013)</w:t>
      </w:r>
      <w:r w:rsidR="00D65EA7">
        <w:rPr>
          <w:rFonts w:ascii="Times New Roman" w:hAnsi="Times New Roman"/>
          <w:sz w:val="24"/>
          <w:szCs w:val="24"/>
        </w:rPr>
        <w:fldChar w:fldCharType="end"/>
      </w:r>
      <w:r w:rsidR="00592263">
        <w:rPr>
          <w:rFonts w:ascii="Times New Roman" w:hAnsi="Times New Roman"/>
          <w:sz w:val="24"/>
          <w:szCs w:val="24"/>
        </w:rPr>
        <w:t>. They forwarded the antivirus definition packets to the mobile antivirus applications and applications were fooled into accepting the packets as legitimate updates. The user ended up infecting their device with malicious code that can allow remote control of handheld devices as well while having a false sense of security</w:t>
      </w:r>
      <w:r w:rsidR="00BF3E96">
        <w:rPr>
          <w:rFonts w:ascii="Times New Roman" w:hAnsi="Times New Roman"/>
          <w:sz w:val="24"/>
          <w:szCs w:val="24"/>
        </w:rPr>
        <w:t xml:space="preserve"> </w:t>
      </w:r>
      <w:r w:rsidR="00BF3E96">
        <w:rPr>
          <w:rFonts w:ascii="Times New Roman" w:hAnsi="Times New Roman"/>
          <w:sz w:val="24"/>
          <w:szCs w:val="24"/>
        </w:rPr>
        <w:fldChar w:fldCharType="begin"/>
      </w:r>
      <w:r w:rsidR="00BF3E96">
        <w:rPr>
          <w:rFonts w:ascii="Times New Roman" w:hAnsi="Times New Roman"/>
          <w:sz w:val="24"/>
          <w:szCs w:val="24"/>
        </w:rPr>
        <w:instrText xml:space="preserve"> ADDIN ZOTERO_ITEM CSL_CITATION {"citationID":"add9ee9oua","properties":{"formattedCitation":"(Leroy et al., 2011)","plainCitation":"(Leroy et al., 2011)"},"citationItems":[{"id":2308,"uris":["http://zotero.org/users/local/gITejLE9/items/4F35Z9SX"],"uri":["http://zotero.org/users/local/gITejLE9/items/4F35Z9SX"],"itemData":{"id":2308,"type":"article-journal","title":"SWISH: secure WiFi sharing","container-title":"Computer Networks","page":"1614-1630","volume":"55","issue":"7","author":[{"family":"Leroy","given":"Damien"},{"family":"Detal","given":"Gregory"},{"family":"Cathalo","given":"Julien"},{"family":"Manulis","given":"Mark"},{"family":"Koeune","given":"François"},{"family":"Bonaventure","given":"Olivier"}],"issued":{"date-parts":[["2011"]]}}}],"schema":"https://github.com/citation-style-language/schema/raw/master/csl-citation.json"} </w:instrText>
      </w:r>
      <w:r w:rsidR="00BF3E96">
        <w:rPr>
          <w:rFonts w:ascii="Times New Roman" w:hAnsi="Times New Roman"/>
          <w:sz w:val="24"/>
          <w:szCs w:val="24"/>
        </w:rPr>
        <w:fldChar w:fldCharType="separate"/>
      </w:r>
      <w:r w:rsidR="00BF3E96" w:rsidRPr="00BF3E96">
        <w:rPr>
          <w:rFonts w:ascii="Times New Roman" w:hAnsi="Times New Roman"/>
          <w:sz w:val="24"/>
        </w:rPr>
        <w:t>(Leroy et al., 2011)</w:t>
      </w:r>
      <w:r w:rsidR="00BF3E96">
        <w:rPr>
          <w:rFonts w:ascii="Times New Roman" w:hAnsi="Times New Roman"/>
          <w:sz w:val="24"/>
          <w:szCs w:val="24"/>
        </w:rPr>
        <w:fldChar w:fldCharType="end"/>
      </w:r>
      <w:r w:rsidR="00592263">
        <w:rPr>
          <w:rFonts w:ascii="Times New Roman" w:hAnsi="Times New Roman"/>
          <w:sz w:val="24"/>
          <w:szCs w:val="24"/>
        </w:rPr>
        <w:t xml:space="preserve">. </w:t>
      </w:r>
      <w:r w:rsidR="006006C9">
        <w:rPr>
          <w:rFonts w:ascii="Times New Roman" w:hAnsi="Times New Roman"/>
          <w:sz w:val="24"/>
          <w:szCs w:val="24"/>
        </w:rPr>
        <w:t>The security application reported the user as their device is secure. The design flaw of WPS can be manipulated in many ways and allow direct control of not only the access point but the client devices as well.</w:t>
      </w:r>
    </w:p>
    <w:p w:rsidR="0065517B" w:rsidRPr="007224C0" w:rsidRDefault="00237010" w:rsidP="007224C0">
      <w:pPr>
        <w:spacing w:line="480" w:lineRule="auto"/>
        <w:rPr>
          <w:rFonts w:ascii="Times New Roman" w:hAnsi="Times New Roman"/>
          <w:sz w:val="24"/>
          <w:szCs w:val="24"/>
        </w:rPr>
      </w:pPr>
      <w:r>
        <w:rPr>
          <w:rFonts w:ascii="Times New Roman" w:hAnsi="Times New Roman"/>
          <w:sz w:val="24"/>
          <w:szCs w:val="24"/>
        </w:rPr>
        <w:tab/>
      </w:r>
      <w:r w:rsidR="00AA7530">
        <w:rPr>
          <w:rFonts w:ascii="Times New Roman" w:hAnsi="Times New Roman"/>
          <w:sz w:val="24"/>
          <w:szCs w:val="24"/>
        </w:rPr>
        <w:t xml:space="preserve">In another study, researchers discovered many severe flaws in public hotspots. Most of the analyzed public wifi routers and access points were not configured for user authentication to provide simplicity and usability. As discussed in the literature, there exists a strong tradeoff between security and usability of any device. A device that is not connected to anything including the power source can be considered as more secure in comparison to a network connected device. </w:t>
      </w:r>
      <w:r w:rsidR="00EA09A3">
        <w:rPr>
          <w:rFonts w:ascii="Times New Roman" w:hAnsi="Times New Roman"/>
          <w:sz w:val="24"/>
          <w:szCs w:val="24"/>
        </w:rPr>
        <w:t>On the other hand, the same device will be limited in functionality that it can provide to the user and will turn into a useless piece of the machine</w:t>
      </w:r>
      <w:r w:rsidR="00D65EA7">
        <w:rPr>
          <w:rFonts w:ascii="Times New Roman" w:hAnsi="Times New Roman"/>
          <w:sz w:val="24"/>
          <w:szCs w:val="24"/>
        </w:rPr>
        <w:t xml:space="preserve"> </w:t>
      </w:r>
      <w:r w:rsidR="00D65EA7">
        <w:rPr>
          <w:rFonts w:ascii="Times New Roman" w:hAnsi="Times New Roman"/>
          <w:sz w:val="24"/>
          <w:szCs w:val="24"/>
        </w:rPr>
        <w:fldChar w:fldCharType="begin"/>
      </w:r>
      <w:r w:rsidR="00D65EA7">
        <w:rPr>
          <w:rFonts w:ascii="Times New Roman" w:hAnsi="Times New Roman"/>
          <w:sz w:val="24"/>
          <w:szCs w:val="24"/>
        </w:rPr>
        <w:instrText xml:space="preserve"> ADDIN ZOTERO_ITEM CSL_CITATION {"citationID":"a28t13okifs","properties":{"formattedCitation":"(Cheng et al., 2013)","plainCitation":"(Cheng et al., 2013)"},"citationItems":[{"id":2302,"uris":["http://zotero.org/users/local/gITejLE9/items/9LXC65TT"],"uri":["http://zotero.org/users/local/gITejLE9/items/9LXC65TT"],"itemData":{"id":2302,"type":"paper-conference","title":"Characterizing privacy leakage of public wifi networks for users on travel","container-title":"2013 Proceedings IEEE INFOCOM","publisher":"IEEE","page":"2769-2777","ISBN":"1-4673-5946-7","author":[{"family":"Cheng","given":"Ningning"},{"family":"Wang","given":"Xinlei Oscar"},{"family":"Cheng","given":"Wei"},{"family":"Mohapatra","given":"Prasant"},{"family":"Seneviratne","given":"Aruna"}],"issued":{"date-parts":[["2013"]]}}}],"schema":"https://github.com/citation-style-language/schema/raw/master/csl-citation.json"} </w:instrText>
      </w:r>
      <w:r w:rsidR="00D65EA7">
        <w:rPr>
          <w:rFonts w:ascii="Times New Roman" w:hAnsi="Times New Roman"/>
          <w:sz w:val="24"/>
          <w:szCs w:val="24"/>
        </w:rPr>
        <w:fldChar w:fldCharType="separate"/>
      </w:r>
      <w:r w:rsidR="00D65EA7" w:rsidRPr="00D65EA7">
        <w:rPr>
          <w:rFonts w:ascii="Times New Roman" w:hAnsi="Times New Roman"/>
          <w:sz w:val="24"/>
        </w:rPr>
        <w:t>(Cheng et al., 2013)</w:t>
      </w:r>
      <w:r w:rsidR="00D65EA7">
        <w:rPr>
          <w:rFonts w:ascii="Times New Roman" w:hAnsi="Times New Roman"/>
          <w:sz w:val="24"/>
          <w:szCs w:val="24"/>
        </w:rPr>
        <w:fldChar w:fldCharType="end"/>
      </w:r>
      <w:r w:rsidR="00EA09A3">
        <w:rPr>
          <w:rFonts w:ascii="Times New Roman" w:hAnsi="Times New Roman"/>
          <w:sz w:val="24"/>
          <w:szCs w:val="24"/>
        </w:rPr>
        <w:t xml:space="preserve">. Therefore, security is about finding a unique trade-off between reasonable security without </w:t>
      </w:r>
      <w:r w:rsidR="00EA09A3">
        <w:rPr>
          <w:rFonts w:ascii="Times New Roman" w:hAnsi="Times New Roman"/>
          <w:sz w:val="24"/>
          <w:szCs w:val="24"/>
        </w:rPr>
        <w:lastRenderedPageBreak/>
        <w:t xml:space="preserve">significantly compromising on the usability of the system. </w:t>
      </w:r>
      <w:r w:rsidR="0078289C">
        <w:rPr>
          <w:rFonts w:ascii="Times New Roman" w:hAnsi="Times New Roman"/>
          <w:sz w:val="24"/>
          <w:szCs w:val="24"/>
        </w:rPr>
        <w:t>Security researchers deployed a wifi access point at a public place with port mirroring to their command and control server. All of the traffic from client devices was routed through their command and control server analyzing the traffic. They discovered that none of the connected clients was configured to use any type of encryption for data security. Packet contents were easily decrypted and analysed exposing vulnerabilities in connected mobile devices applications. It was hard for the attackers to decrypt packets transmitted from the laptop as they were encrypted using transport layer security</w:t>
      </w:r>
      <w:r w:rsidR="00BF3E96">
        <w:rPr>
          <w:rFonts w:ascii="Times New Roman" w:hAnsi="Times New Roman"/>
          <w:sz w:val="24"/>
          <w:szCs w:val="24"/>
        </w:rPr>
        <w:t xml:space="preserve"> </w:t>
      </w:r>
      <w:r w:rsidR="00BF3E96">
        <w:rPr>
          <w:rFonts w:ascii="Times New Roman" w:hAnsi="Times New Roman"/>
          <w:sz w:val="24"/>
          <w:szCs w:val="24"/>
        </w:rPr>
        <w:fldChar w:fldCharType="begin"/>
      </w:r>
      <w:r w:rsidR="00C03299">
        <w:rPr>
          <w:rFonts w:ascii="Times New Roman" w:hAnsi="Times New Roman"/>
          <w:sz w:val="24"/>
          <w:szCs w:val="24"/>
        </w:rPr>
        <w:instrText xml:space="preserve"> ADDIN ZOTERO_ITEM CSL_CITATION {"citationID":"a8qjvp8269","properties":{"formattedCitation":"(M. Li et al., 2016)","plainCitation":"(M. Li et al., 2016)"},"citationItems":[{"id":2305,"uris":["http://zotero.org/users/local/gITejLE9/items/2KHBB87T"],"uri":["http://zotero.org/users/local/gITejLE9/items/2KHBB87T"],"itemData":{"id":2305,"type":"paper-conference","title":"When CSI meets public WiFi: Inferring your mobile phone password via WiFi signals","container-title":"Proceedings of the 2016 ACM SIGSAC Conference on Computer and Communications Security","publisher":"ACM","page":"1068-1079","ISBN":"1-4503-4139-X","author":[{"family":"Li","given":"Mengyuan"},{"family":"Meng","given":"Yan"},{"family":"Liu","given":"Junyi"},{"family":"Zhu","given":"Haojin"},{"family":"Liang","given":"Xiaohui"},{"family":"Liu","given":"Yao"},{"family":"Ruan","given":"Na"}],"issued":{"date-parts":[["2016"]]}}}],"schema":"https://github.com/citation-style-language/schema/raw/master/csl-citation.json"} </w:instrText>
      </w:r>
      <w:r w:rsidR="00BF3E96">
        <w:rPr>
          <w:rFonts w:ascii="Times New Roman" w:hAnsi="Times New Roman"/>
          <w:sz w:val="24"/>
          <w:szCs w:val="24"/>
        </w:rPr>
        <w:fldChar w:fldCharType="separate"/>
      </w:r>
      <w:r w:rsidR="00C03299" w:rsidRPr="00C03299">
        <w:rPr>
          <w:rFonts w:ascii="Times New Roman" w:hAnsi="Times New Roman"/>
          <w:sz w:val="24"/>
        </w:rPr>
        <w:t>(M. Li et al., 2016)</w:t>
      </w:r>
      <w:r w:rsidR="00BF3E96">
        <w:rPr>
          <w:rFonts w:ascii="Times New Roman" w:hAnsi="Times New Roman"/>
          <w:sz w:val="24"/>
          <w:szCs w:val="24"/>
        </w:rPr>
        <w:fldChar w:fldCharType="end"/>
      </w:r>
      <w:r w:rsidR="0078289C">
        <w:rPr>
          <w:rFonts w:ascii="Times New Roman" w:hAnsi="Times New Roman"/>
          <w:sz w:val="24"/>
          <w:szCs w:val="24"/>
        </w:rPr>
        <w:t xml:space="preserve">. There exists a unified opinion that public wifi networks no matter how secure they are claimed to contain severe vulnerabilities compromising privacy and security of connected clients.  </w:t>
      </w:r>
    </w:p>
    <w:p w:rsidR="00847825" w:rsidRDefault="00237010" w:rsidP="00847825">
      <w:pPr>
        <w:pStyle w:val="Heading1"/>
        <w:spacing w:line="480" w:lineRule="auto"/>
        <w:rPr>
          <w:rFonts w:ascii="Times New Roman" w:hAnsi="Times New Roman"/>
        </w:rPr>
      </w:pPr>
      <w:bookmarkStart w:id="8" w:name="_Toc5366363"/>
      <w:r>
        <w:rPr>
          <w:rFonts w:ascii="Times New Roman" w:hAnsi="Times New Roman"/>
        </w:rPr>
        <w:t>Experiments</w:t>
      </w:r>
      <w:r w:rsidRPr="007224C0">
        <w:rPr>
          <w:rFonts w:ascii="Times New Roman" w:hAnsi="Times New Roman"/>
        </w:rPr>
        <w:t>:</w:t>
      </w:r>
      <w:bookmarkEnd w:id="8"/>
    </w:p>
    <w:p w:rsidR="00847825" w:rsidRDefault="00237010" w:rsidP="00847825">
      <w:pPr>
        <w:spacing w:line="480" w:lineRule="auto"/>
        <w:rPr>
          <w:rFonts w:ascii="Times New Roman" w:hAnsi="Times New Roman"/>
          <w:sz w:val="24"/>
        </w:rPr>
      </w:pPr>
      <w:r>
        <w:tab/>
      </w:r>
      <w:r w:rsidR="00742524">
        <w:rPr>
          <w:rFonts w:ascii="Times New Roman" w:hAnsi="Times New Roman"/>
          <w:sz w:val="24"/>
        </w:rPr>
        <w:t>Experiments are an ideal way of understanding the situation in any particular scientific problem. During the research study to verify the claims of security vulnerabilities and thr</w:t>
      </w:r>
      <w:r w:rsidR="00B917C1">
        <w:rPr>
          <w:rFonts w:ascii="Times New Roman" w:hAnsi="Times New Roman"/>
          <w:sz w:val="24"/>
        </w:rPr>
        <w:t>eats to public wifi networks three</w:t>
      </w:r>
      <w:r w:rsidR="00742524">
        <w:rPr>
          <w:rFonts w:ascii="Times New Roman" w:hAnsi="Times New Roman"/>
          <w:sz w:val="24"/>
        </w:rPr>
        <w:t xml:space="preserve"> limited experiments were performed. </w:t>
      </w:r>
      <w:r w:rsidR="00B917C1">
        <w:rPr>
          <w:rFonts w:ascii="Times New Roman" w:hAnsi="Times New Roman"/>
          <w:sz w:val="24"/>
        </w:rPr>
        <w:t xml:space="preserve">In one of the experiments, an open wifi connection was made available to the public without any requirement of user authentication. For simplicity purpose, all of the wifi access points were configured in the same public place with different SSID's broadcasted to nearby devices and with different security protocols of authentication. The goals were to identify what is the </w:t>
      </w:r>
      <w:r w:rsidR="004D0B4B">
        <w:rPr>
          <w:rFonts w:ascii="Times New Roman" w:hAnsi="Times New Roman"/>
          <w:sz w:val="24"/>
        </w:rPr>
        <w:t>be</w:t>
      </w:r>
      <w:r w:rsidR="00B917C1">
        <w:rPr>
          <w:rFonts w:ascii="Times New Roman" w:hAnsi="Times New Roman"/>
          <w:sz w:val="24"/>
        </w:rPr>
        <w:t xml:space="preserve">haviour of the general public regarding the use of public wifi hotspot networks. All of the network through the access points was monitored using packet sniffers and a dedicated computer for software packet analysis. </w:t>
      </w:r>
      <w:r w:rsidR="004D0B4B">
        <w:rPr>
          <w:rFonts w:ascii="Times New Roman" w:hAnsi="Times New Roman"/>
          <w:sz w:val="24"/>
        </w:rPr>
        <w:t>The first access point was configured for open connection and was configured to allow a maximum number of stations to be linked with the router</w:t>
      </w:r>
      <w:r w:rsidR="00C03299">
        <w:rPr>
          <w:rFonts w:ascii="Times New Roman" w:hAnsi="Times New Roman"/>
          <w:sz w:val="24"/>
        </w:rPr>
        <w:t xml:space="preserve"> </w:t>
      </w:r>
      <w:r w:rsidR="00C03299">
        <w:rPr>
          <w:rFonts w:ascii="Times New Roman" w:hAnsi="Times New Roman"/>
          <w:sz w:val="24"/>
        </w:rPr>
        <w:fldChar w:fldCharType="begin"/>
      </w:r>
      <w:r w:rsidR="00C03299">
        <w:rPr>
          <w:rFonts w:ascii="Times New Roman" w:hAnsi="Times New Roman"/>
          <w:sz w:val="24"/>
        </w:rPr>
        <w:instrText xml:space="preserve"> ADDIN ZOTERO_ITEM CSL_CITATION {"citationID":"ao0hatj2po","properties":{"formattedCitation":"(Santoso and Vun, 2015)","plainCitation":"(Santoso and Vun, 2015)"},"citationItems":[{"id":2312,"uris":["http://zotero.org/users/local/gITejLE9/items/QR5WXCMK"],"uri":["http://zotero.org/users/local/gITejLE9/items/QR5WXCMK"],"itemData":{"id":2312,"type":"paper-conference","title":"Securing IoT for smart home system","container-title":"2015 International Symposium on Consumer Electronics (ISCE)","publisher":"IEEE","page":"1-2","ISBN":"1-4673-7365-6","author":[{"family":"Santoso","given":"Freddy K."},{"family":"Vun","given":"Nicholas CH"}],"issued":{"date-parts":[["2015"]]}}}],"schema":"https://github.com/citation-style-language/schema/raw/master/csl-citation.json"} </w:instrText>
      </w:r>
      <w:r w:rsidR="00C03299">
        <w:rPr>
          <w:rFonts w:ascii="Times New Roman" w:hAnsi="Times New Roman"/>
          <w:sz w:val="24"/>
        </w:rPr>
        <w:fldChar w:fldCharType="separate"/>
      </w:r>
      <w:r w:rsidR="00C03299" w:rsidRPr="00C03299">
        <w:rPr>
          <w:rFonts w:ascii="Times New Roman" w:hAnsi="Times New Roman"/>
          <w:sz w:val="24"/>
        </w:rPr>
        <w:t>(Santoso and Vun, 2015)</w:t>
      </w:r>
      <w:r w:rsidR="00C03299">
        <w:rPr>
          <w:rFonts w:ascii="Times New Roman" w:hAnsi="Times New Roman"/>
          <w:sz w:val="24"/>
        </w:rPr>
        <w:fldChar w:fldCharType="end"/>
      </w:r>
      <w:r w:rsidR="004D0B4B">
        <w:rPr>
          <w:rFonts w:ascii="Times New Roman" w:hAnsi="Times New Roman"/>
          <w:sz w:val="24"/>
        </w:rPr>
        <w:t xml:space="preserve">. The traffic was forwarded to a software configured router that was performing traffic analysis. </w:t>
      </w:r>
    </w:p>
    <w:p w:rsidR="004D0B4B" w:rsidRDefault="00237010" w:rsidP="00847825">
      <w:pPr>
        <w:spacing w:line="480" w:lineRule="auto"/>
        <w:rPr>
          <w:rFonts w:ascii="Times New Roman" w:hAnsi="Times New Roman"/>
          <w:sz w:val="24"/>
        </w:rPr>
      </w:pPr>
      <w:r>
        <w:rPr>
          <w:rFonts w:ascii="Times New Roman" w:hAnsi="Times New Roman"/>
          <w:sz w:val="24"/>
        </w:rPr>
        <w:lastRenderedPageBreak/>
        <w:t xml:space="preserve"> </w:t>
      </w:r>
      <w:r w:rsidR="00CB7EE5">
        <w:rPr>
          <w:rFonts w:ascii="Times New Roman" w:hAnsi="Times New Roman"/>
          <w:sz w:val="24"/>
        </w:rPr>
        <w:tab/>
      </w:r>
      <w:r>
        <w:rPr>
          <w:rFonts w:ascii="Times New Roman" w:hAnsi="Times New Roman"/>
          <w:sz w:val="24"/>
        </w:rPr>
        <w:t xml:space="preserve">A controlled instance of the machine running the analysis program was also used to deliver a malicious payload to connected devices. It was a step taken towards measuring the security implementation of mobile devices using different operating systems. The method helped in identification of operating system vulnerabilities as well but most of the vulnerabilities were platform dependent. The largest number of connections were made to the open public wifi hotspot device leaving the other two devices. </w:t>
      </w:r>
      <w:r w:rsidR="00FE19BA">
        <w:rPr>
          <w:rFonts w:ascii="Times New Roman" w:hAnsi="Times New Roman"/>
          <w:sz w:val="24"/>
        </w:rPr>
        <w:t xml:space="preserve">Ransomware payload was successfully delivered to the connected devices using man in the middle packet analysis and modification attack. </w:t>
      </w:r>
      <w:r w:rsidR="00215D9E">
        <w:rPr>
          <w:rFonts w:ascii="Times New Roman" w:hAnsi="Times New Roman"/>
          <w:sz w:val="24"/>
        </w:rPr>
        <w:t xml:space="preserve">Packet contents were changed and optimized for malicious attacks independent of the host application. </w:t>
      </w:r>
      <w:r w:rsidR="006C7BD4">
        <w:rPr>
          <w:rFonts w:ascii="Times New Roman" w:hAnsi="Times New Roman"/>
          <w:sz w:val="24"/>
        </w:rPr>
        <w:t>In the case of the second wifi hotspot device WPA2-PSK encryption was used</w:t>
      </w:r>
      <w:r w:rsidR="00C03299">
        <w:rPr>
          <w:rFonts w:ascii="Times New Roman" w:hAnsi="Times New Roman"/>
          <w:sz w:val="24"/>
        </w:rPr>
        <w:t xml:space="preserve"> </w:t>
      </w:r>
      <w:r w:rsidR="00C03299">
        <w:rPr>
          <w:rFonts w:ascii="Times New Roman" w:hAnsi="Times New Roman"/>
          <w:sz w:val="24"/>
        </w:rPr>
        <w:fldChar w:fldCharType="begin"/>
      </w:r>
      <w:r w:rsidR="00C03299">
        <w:rPr>
          <w:rFonts w:ascii="Times New Roman" w:hAnsi="Times New Roman"/>
          <w:sz w:val="24"/>
        </w:rPr>
        <w:instrText xml:space="preserve"> ADDIN ZOTERO_ITEM CSL_CITATION {"citationID":"atmrsbvl6r","properties":{"formattedCitation":"(Sathiaseelan et al., 2013)","plainCitation":"(Sathiaseelan et al., 2013)"},"citationItems":[{"id":2315,"uris":["http://zotero.org/users/local/gITejLE9/items/FVREIG45"],"uri":["http://zotero.org/users/local/gITejLE9/items/FVREIG45"],"itemData":{"id":2315,"type":"paper-conference","title":"Virtual public networks","container-title":"2013 Second European Workshop on Software Defined Networks","publisher":"IEEE","page":"1-6","ISBN":"1-4799-2433-4","author":[{"family":"Sathiaseelan","given":"Arjuna"},{"family":"Rotsos","given":"Charalampos"},{"family":"Sriram","given":"C. S."},{"family":"Trossen","given":"Dirk"},{"family":"Papadimitriou","given":"Panagiotis"},{"family":"Crowcroft","given":"Jon"}],"issued":{"date-parts":[["2013"]]}}}],"schema":"https://github.com/citation-style-language/schema/raw/master/csl-citation.json"} </w:instrText>
      </w:r>
      <w:r w:rsidR="00C03299">
        <w:rPr>
          <w:rFonts w:ascii="Times New Roman" w:hAnsi="Times New Roman"/>
          <w:sz w:val="24"/>
        </w:rPr>
        <w:fldChar w:fldCharType="separate"/>
      </w:r>
      <w:r w:rsidR="00C03299" w:rsidRPr="00C03299">
        <w:rPr>
          <w:rFonts w:ascii="Times New Roman" w:hAnsi="Times New Roman"/>
          <w:sz w:val="24"/>
        </w:rPr>
        <w:t>(Sathiaseelan et al., 2013)</w:t>
      </w:r>
      <w:r w:rsidR="00C03299">
        <w:rPr>
          <w:rFonts w:ascii="Times New Roman" w:hAnsi="Times New Roman"/>
          <w:sz w:val="24"/>
        </w:rPr>
        <w:fldChar w:fldCharType="end"/>
      </w:r>
      <w:r w:rsidR="006C7BD4">
        <w:rPr>
          <w:rFonts w:ascii="Times New Roman" w:hAnsi="Times New Roman"/>
          <w:sz w:val="24"/>
        </w:rPr>
        <w:t xml:space="preserve">. The key to connect with the wifi connection was also made public so, that people can configure their connections. Phishing, man in the middle traffic analysis, and malware spreading attacks were carried out using this network as well. </w:t>
      </w:r>
    </w:p>
    <w:p w:rsidR="00A04482" w:rsidRDefault="00237010" w:rsidP="00847825">
      <w:pPr>
        <w:spacing w:line="480" w:lineRule="auto"/>
        <w:rPr>
          <w:rFonts w:ascii="Times New Roman" w:hAnsi="Times New Roman"/>
          <w:sz w:val="24"/>
        </w:rPr>
      </w:pPr>
      <w:r>
        <w:rPr>
          <w:rFonts w:ascii="Times New Roman" w:hAnsi="Times New Roman"/>
          <w:sz w:val="24"/>
        </w:rPr>
        <w:t xml:space="preserve"> </w:t>
      </w:r>
      <w:r w:rsidR="00CB7EE5">
        <w:rPr>
          <w:rFonts w:ascii="Times New Roman" w:hAnsi="Times New Roman"/>
          <w:sz w:val="24"/>
        </w:rPr>
        <w:tab/>
      </w:r>
      <w:r>
        <w:rPr>
          <w:rFonts w:ascii="Times New Roman" w:hAnsi="Times New Roman"/>
          <w:sz w:val="24"/>
        </w:rPr>
        <w:t xml:space="preserve">In the case of a third wifi hotspot, the access point was configured to use WPA2-AES encryption with extensible user authentication protocol. The access point was configured to warn the connected devices if they are not using the virtual private network. The goal was achieved by inspecting the received packets from the client device connecting to the network. </w:t>
      </w:r>
      <w:r w:rsidR="00F109CD">
        <w:rPr>
          <w:rFonts w:ascii="Times New Roman" w:hAnsi="Times New Roman"/>
          <w:sz w:val="24"/>
        </w:rPr>
        <w:t xml:space="preserve">The connection to the access point was not terminated even if the client device does not have the virtual private network available. The experimental setup was configured in this way to understand the behaviour of the general public regarding the use of free internet available to them in the form of public hotspots. </w:t>
      </w:r>
      <w:r w:rsidR="008C32BB">
        <w:rPr>
          <w:rFonts w:ascii="Times New Roman" w:hAnsi="Times New Roman"/>
          <w:sz w:val="24"/>
        </w:rPr>
        <w:t>User behaviour is an important factor in the security of any system either a public wifi network or a corporate network having strict security controls</w:t>
      </w:r>
      <w:r w:rsidR="00C03299">
        <w:rPr>
          <w:rFonts w:ascii="Times New Roman" w:hAnsi="Times New Roman"/>
          <w:sz w:val="24"/>
        </w:rPr>
        <w:t xml:space="preserve"> </w:t>
      </w:r>
      <w:r w:rsidR="00C03299">
        <w:rPr>
          <w:rFonts w:ascii="Times New Roman" w:hAnsi="Times New Roman"/>
          <w:sz w:val="24"/>
        </w:rPr>
        <w:fldChar w:fldCharType="begin"/>
      </w:r>
      <w:r w:rsidR="00C03299">
        <w:rPr>
          <w:rFonts w:ascii="Times New Roman" w:hAnsi="Times New Roman"/>
          <w:sz w:val="24"/>
        </w:rPr>
        <w:instrText xml:space="preserve"> ADDIN ZOTERO_ITEM CSL_CITATION {"citationID":"a21aq88phi6","properties":{"formattedCitation":"(Y. Li et al., 2016)","plainCitation":"(Y. Li et al., 2016)"},"citationItems":[{"id":2318,"uris":["http://zotero.org/users/local/gITejLE9/items/H5P2ULJV"],"uri":["http://zotero.org/users/local/gITejLE9/items/H5P2ULJV"],"itemData":{"id":2318,"type":"article-journal","title":"Privacy-preserving location proof for securing large-scale database-driven cognitive radio networks","container-title":"IEEE Internet of Things Journal","page":"563-571","volume":"3","issue":"4","author":[{"family":"Li","given":"Yi"},{"family":"Zhou","given":"Lu"},{"family":"Zhu","given":"Haojin"},{"family":"Sun","given":"Limin"}],"issued":{"date-parts":[["2016"]]}}}],"schema":"https://github.com/citation-style-language/schema/raw/master/csl-citation.json"} </w:instrText>
      </w:r>
      <w:r w:rsidR="00C03299">
        <w:rPr>
          <w:rFonts w:ascii="Times New Roman" w:hAnsi="Times New Roman"/>
          <w:sz w:val="24"/>
        </w:rPr>
        <w:fldChar w:fldCharType="separate"/>
      </w:r>
      <w:r w:rsidR="00C03299" w:rsidRPr="00C03299">
        <w:rPr>
          <w:rFonts w:ascii="Times New Roman" w:hAnsi="Times New Roman"/>
          <w:sz w:val="24"/>
        </w:rPr>
        <w:t>(Y. Li et al., 2016)</w:t>
      </w:r>
      <w:r w:rsidR="00C03299">
        <w:rPr>
          <w:rFonts w:ascii="Times New Roman" w:hAnsi="Times New Roman"/>
          <w:sz w:val="24"/>
        </w:rPr>
        <w:fldChar w:fldCharType="end"/>
      </w:r>
      <w:r w:rsidR="008C32BB">
        <w:rPr>
          <w:rFonts w:ascii="Times New Roman" w:hAnsi="Times New Roman"/>
          <w:sz w:val="24"/>
        </w:rPr>
        <w:t xml:space="preserve">. Most of the time dangerous activity is initiated with the permission of user as the devices are not able to authenticate any forged request. The possibility of malicious activity cannot be </w:t>
      </w:r>
      <w:r w:rsidR="008C32BB">
        <w:rPr>
          <w:rFonts w:ascii="Times New Roman" w:hAnsi="Times New Roman"/>
          <w:sz w:val="24"/>
        </w:rPr>
        <w:lastRenderedPageBreak/>
        <w:t xml:space="preserve">completely ruled out as there are various techniques actively used by the criminals to make this happen. However, an informed decision will subsequently reduce the risk of compromised information even in public wifi networks. </w:t>
      </w:r>
    </w:p>
    <w:p w:rsidR="00E56C45" w:rsidRDefault="00237010" w:rsidP="00E56C45">
      <w:pPr>
        <w:pStyle w:val="Heading1"/>
        <w:spacing w:line="480" w:lineRule="auto"/>
        <w:rPr>
          <w:rFonts w:ascii="Times New Roman" w:hAnsi="Times New Roman"/>
        </w:rPr>
      </w:pPr>
      <w:bookmarkStart w:id="9" w:name="_Toc5366364"/>
      <w:r>
        <w:rPr>
          <w:rFonts w:ascii="Times New Roman" w:hAnsi="Times New Roman"/>
        </w:rPr>
        <w:t>Results Analysis</w:t>
      </w:r>
      <w:r w:rsidRPr="007224C0">
        <w:rPr>
          <w:rFonts w:ascii="Times New Roman" w:hAnsi="Times New Roman"/>
        </w:rPr>
        <w:t>:</w:t>
      </w:r>
      <w:bookmarkEnd w:id="9"/>
    </w:p>
    <w:p w:rsidR="00E56C45" w:rsidRDefault="00237010" w:rsidP="00847825">
      <w:pPr>
        <w:spacing w:line="480" w:lineRule="auto"/>
        <w:rPr>
          <w:rFonts w:ascii="Times New Roman" w:hAnsi="Times New Roman"/>
          <w:sz w:val="24"/>
          <w:szCs w:val="24"/>
        </w:rPr>
      </w:pPr>
      <w:r>
        <w:rPr>
          <w:rFonts w:ascii="Times New Roman" w:hAnsi="Times New Roman"/>
          <w:sz w:val="24"/>
          <w:szCs w:val="24"/>
        </w:rPr>
        <w:tab/>
      </w:r>
      <w:r w:rsidR="00DF57FF">
        <w:rPr>
          <w:rFonts w:ascii="Times New Roman" w:hAnsi="Times New Roman"/>
          <w:sz w:val="24"/>
          <w:szCs w:val="24"/>
        </w:rPr>
        <w:t xml:space="preserve">During the experimental stage of study three different types of access points were configured for the general public. The results of the experiments were completely in accordance with the reports studied in the literature review. As per the general public behaviour of using public wifi hotspots, there were many factors affecting the user decision. Most of the handheld devices of today such as mobile phones and tablet computers have high-speed cellular connections having third and fourth generation of network connectivity. However, people tend to connect to public wifi hotspots due to high speed and low price of free connectivity. Regarding laptops, there is a trend being popular between the device manufacturers that they have gradually removed the possibility of wired connections on laptops. Therefore, there is no other option for people than using a wireless connection such as freely available public wifi hotspot. </w:t>
      </w:r>
    </w:p>
    <w:p w:rsidR="00DF57FF" w:rsidRDefault="00237010" w:rsidP="00847825">
      <w:pPr>
        <w:spacing w:line="480" w:lineRule="auto"/>
        <w:rPr>
          <w:rFonts w:ascii="Times New Roman" w:hAnsi="Times New Roman"/>
          <w:sz w:val="24"/>
          <w:szCs w:val="24"/>
        </w:rPr>
      </w:pPr>
      <w:r>
        <w:rPr>
          <w:rFonts w:ascii="Times New Roman" w:hAnsi="Times New Roman"/>
          <w:sz w:val="24"/>
          <w:szCs w:val="24"/>
        </w:rPr>
        <w:t xml:space="preserve"> </w:t>
      </w:r>
      <w:r w:rsidR="00CB7EE5">
        <w:rPr>
          <w:rFonts w:ascii="Times New Roman" w:hAnsi="Times New Roman"/>
          <w:sz w:val="24"/>
          <w:szCs w:val="24"/>
        </w:rPr>
        <w:tab/>
      </w:r>
      <w:r>
        <w:rPr>
          <w:rFonts w:ascii="Times New Roman" w:hAnsi="Times New Roman"/>
          <w:sz w:val="24"/>
          <w:szCs w:val="24"/>
        </w:rPr>
        <w:t xml:space="preserve">As in the case of the experiment, most of the clients were connected to the open network not protected with any type of authentication as similar is the case with almost 48%public wifi hotspots. It was due to the fact that most of the people do not bother to turn off their wifi connections on their devices even if they are not actively using the connection. </w:t>
      </w:r>
      <w:r w:rsidR="000E700A">
        <w:rPr>
          <w:rFonts w:ascii="Times New Roman" w:hAnsi="Times New Roman"/>
          <w:sz w:val="24"/>
          <w:szCs w:val="24"/>
        </w:rPr>
        <w:t>Users of such devices are more prone to cyber-attacks associated with public wifi hotspots as compared to other users. During network analysis, all of the users having an automatic connection to the open access point were infected with adware</w:t>
      </w:r>
      <w:r w:rsidR="00C03299">
        <w:rPr>
          <w:rFonts w:ascii="Times New Roman" w:hAnsi="Times New Roman"/>
          <w:sz w:val="24"/>
          <w:szCs w:val="24"/>
        </w:rPr>
        <w:t xml:space="preserve"> </w:t>
      </w:r>
      <w:r w:rsidR="00C03299">
        <w:rPr>
          <w:rFonts w:ascii="Times New Roman" w:hAnsi="Times New Roman"/>
          <w:sz w:val="24"/>
          <w:szCs w:val="24"/>
        </w:rPr>
        <w:fldChar w:fldCharType="begin"/>
      </w:r>
      <w:r w:rsidR="00B14D13">
        <w:rPr>
          <w:rFonts w:ascii="Times New Roman" w:hAnsi="Times New Roman"/>
          <w:sz w:val="24"/>
          <w:szCs w:val="24"/>
        </w:rPr>
        <w:instrText xml:space="preserve"> ADDIN ZOTERO_ITEM CSL_CITATION {"citationID":"acndunj6ju","properties":{"formattedCitation":"(Hooper et al., 2016)","plainCitation":"(Hooper et al., 2016)"},"citationItems":[{"id":2321,"uris":["http://zotero.org/users/local/gITejLE9/items/9RPEJXH8"],"uri":["http://zotero.org/users/local/gITejLE9/items/9RPEJXH8"],"itemData":{"id":2321,"type":"paper-conference","title":"Securing commercial wifi-based uavs from common security attacks","container-title":"MILCOM 2016-2016 IEEE Military Communications Conference","publisher":"IEEE","page":"1213-1218","ISBN":"1-5090-3781-0","author":[{"family":"Hooper","given":"Michael"},{"family":"Tian","given":"Yifan"},{"family":"Zhou","given":"Runxuan"},{"family":"Cao","given":"Bin"},{"family":"Lauf","given":"Adrian P."},{"family":"Watkins","given":"Lanier"},{"family":"Robinson","given":"William H."},{"family":"Alexis","given":"Wlajimir"}],"issued":{"date-parts":[["2016"]]}}}],"schema":"https://github.com/citation-style-language/schema/raw/master/csl-citation.json"} </w:instrText>
      </w:r>
      <w:r w:rsidR="00C03299">
        <w:rPr>
          <w:rFonts w:ascii="Times New Roman" w:hAnsi="Times New Roman"/>
          <w:sz w:val="24"/>
          <w:szCs w:val="24"/>
        </w:rPr>
        <w:fldChar w:fldCharType="separate"/>
      </w:r>
      <w:r w:rsidR="00B14D13" w:rsidRPr="00B14D13">
        <w:rPr>
          <w:rFonts w:ascii="Times New Roman" w:hAnsi="Times New Roman"/>
          <w:sz w:val="24"/>
        </w:rPr>
        <w:t>(Hooper et al., 2016)</w:t>
      </w:r>
      <w:r w:rsidR="00C03299">
        <w:rPr>
          <w:rFonts w:ascii="Times New Roman" w:hAnsi="Times New Roman"/>
          <w:sz w:val="24"/>
          <w:szCs w:val="24"/>
        </w:rPr>
        <w:fldChar w:fldCharType="end"/>
      </w:r>
      <w:r w:rsidR="000E700A">
        <w:rPr>
          <w:rFonts w:ascii="Times New Roman" w:hAnsi="Times New Roman"/>
          <w:sz w:val="24"/>
          <w:szCs w:val="24"/>
        </w:rPr>
        <w:t xml:space="preserve">. Adware is a type of malicious software that tricks users into the installation of fake products and compromises the privacy of </w:t>
      </w:r>
      <w:r w:rsidR="000E700A">
        <w:rPr>
          <w:rFonts w:ascii="Times New Roman" w:hAnsi="Times New Roman"/>
          <w:sz w:val="24"/>
          <w:szCs w:val="24"/>
        </w:rPr>
        <w:lastRenderedPageBreak/>
        <w:t xml:space="preserve">the user. Many users were using or checking their bank account details without even noticing that they are connected to an unknown network automatically. Banking credentials of the majority of users along with their personal messages sent from applications not supporting an end to end encryption were obtained.  </w:t>
      </w:r>
    </w:p>
    <w:p w:rsidR="000E700A" w:rsidRDefault="00237010" w:rsidP="00847825">
      <w:pPr>
        <w:spacing w:line="480" w:lineRule="auto"/>
        <w:rPr>
          <w:rFonts w:ascii="Times New Roman" w:hAnsi="Times New Roman"/>
          <w:sz w:val="24"/>
          <w:szCs w:val="24"/>
        </w:rPr>
      </w:pPr>
      <w:r>
        <w:rPr>
          <w:rFonts w:ascii="Times New Roman" w:hAnsi="Times New Roman"/>
          <w:sz w:val="24"/>
          <w:szCs w:val="24"/>
        </w:rPr>
        <w:tab/>
        <w:t xml:space="preserve">Even if the devices were not configured to auto-connect to the available network all the time people preferred to connect to the open network. </w:t>
      </w:r>
      <w:r w:rsidR="000942EC">
        <w:rPr>
          <w:rFonts w:ascii="Times New Roman" w:hAnsi="Times New Roman"/>
          <w:sz w:val="24"/>
          <w:szCs w:val="24"/>
        </w:rPr>
        <w:t xml:space="preserve">In comparison, almost 76% of devices were connected to the open wifi hotspot potentially allowing attackers to compromise their data. A low percentage of only 22% of users opted for the password protected network. Thus making their connections more secure as compared to the people using the open network. </w:t>
      </w:r>
      <w:r w:rsidR="00A80843">
        <w:rPr>
          <w:rFonts w:ascii="Times New Roman" w:hAnsi="Times New Roman"/>
          <w:sz w:val="24"/>
          <w:szCs w:val="24"/>
        </w:rPr>
        <w:t>Their network communication was encrypted using transport layer security but the man in the middle attacks was still possible. As the initial authentication messages between the access point and the client device were intercepted by the attacker</w:t>
      </w:r>
      <w:r w:rsidR="00B14D13">
        <w:rPr>
          <w:rFonts w:ascii="Times New Roman" w:hAnsi="Times New Roman"/>
          <w:sz w:val="24"/>
          <w:szCs w:val="24"/>
        </w:rPr>
        <w:t xml:space="preserve"> </w:t>
      </w:r>
      <w:r w:rsidR="00B14D13">
        <w:rPr>
          <w:rFonts w:ascii="Times New Roman" w:hAnsi="Times New Roman"/>
          <w:sz w:val="24"/>
          <w:szCs w:val="24"/>
        </w:rPr>
        <w:fldChar w:fldCharType="begin"/>
      </w:r>
      <w:r w:rsidR="00B14D13">
        <w:rPr>
          <w:rFonts w:ascii="Times New Roman" w:hAnsi="Times New Roman"/>
          <w:sz w:val="24"/>
          <w:szCs w:val="24"/>
        </w:rPr>
        <w:instrText xml:space="preserve"> ADDIN ZOTERO_ITEM CSL_CITATION {"citationID":"a2pj1dpaqi9","properties":{"formattedCitation":"(Dalton et al., 2014)","plainCitation":"(Dalton et al., 2014)"},"citationItems":[{"id":2324,"uris":["http://zotero.org/users/local/gITejLE9/items/7A8KGGQG"],"uri":["http://zotero.org/users/local/gITejLE9/items/7A8KGGQG"],"itemData":{"id":2324,"type":"paper-conference","title":"Exploiting the network for securing personal devices","container-title":"Cyber Security and Privacy Forum","publisher":"Springer","page":"16-27","author":[{"family":"Dalton","given":"Chris"},{"family":"Lioy","given":"Antonio"},{"family":"Lopez","given":"Diego"},{"family":"Risso","given":"Fulvio"},{"family":"Sassu","given":"Roberto"}],"issued":{"date-parts":[["2014"]]}}}],"schema":"https://github.com/citation-style-language/schema/raw/master/csl-citation.json"} </w:instrText>
      </w:r>
      <w:r w:rsidR="00B14D13">
        <w:rPr>
          <w:rFonts w:ascii="Times New Roman" w:hAnsi="Times New Roman"/>
          <w:sz w:val="24"/>
          <w:szCs w:val="24"/>
        </w:rPr>
        <w:fldChar w:fldCharType="separate"/>
      </w:r>
      <w:r w:rsidR="00B14D13" w:rsidRPr="00B14D13">
        <w:rPr>
          <w:rFonts w:ascii="Times New Roman" w:hAnsi="Times New Roman"/>
          <w:sz w:val="24"/>
        </w:rPr>
        <w:t>(Dalton et al., 2014)</w:t>
      </w:r>
      <w:r w:rsidR="00B14D13">
        <w:rPr>
          <w:rFonts w:ascii="Times New Roman" w:hAnsi="Times New Roman"/>
          <w:sz w:val="24"/>
          <w:szCs w:val="24"/>
        </w:rPr>
        <w:fldChar w:fldCharType="end"/>
      </w:r>
      <w:r w:rsidR="00A80843">
        <w:rPr>
          <w:rFonts w:ascii="Times New Roman" w:hAnsi="Times New Roman"/>
          <w:sz w:val="24"/>
          <w:szCs w:val="24"/>
        </w:rPr>
        <w:t xml:space="preserve">. An attacker having such information can spoof the MAC address of the device and even breach the security of WPA network as well. </w:t>
      </w:r>
      <w:r w:rsidR="00F83469">
        <w:rPr>
          <w:rFonts w:ascii="Times New Roman" w:hAnsi="Times New Roman"/>
          <w:sz w:val="24"/>
          <w:szCs w:val="24"/>
        </w:rPr>
        <w:t xml:space="preserve">Potential vulnerabilities of the protocol identified in literature were found to be completely exploitable with no fix or patch available to users. </w:t>
      </w:r>
    </w:p>
    <w:p w:rsidR="00F83469" w:rsidRDefault="00237010" w:rsidP="00847825">
      <w:pPr>
        <w:spacing w:line="480" w:lineRule="auto"/>
        <w:rPr>
          <w:rFonts w:ascii="Times New Roman" w:hAnsi="Times New Roman"/>
          <w:sz w:val="24"/>
          <w:szCs w:val="24"/>
        </w:rPr>
      </w:pPr>
      <w:r>
        <w:rPr>
          <w:rFonts w:ascii="Times New Roman" w:hAnsi="Times New Roman"/>
          <w:sz w:val="24"/>
          <w:szCs w:val="24"/>
        </w:rPr>
        <w:t xml:space="preserve"> </w:t>
      </w:r>
      <w:r w:rsidR="00CB7EE5">
        <w:rPr>
          <w:rFonts w:ascii="Times New Roman" w:hAnsi="Times New Roman"/>
          <w:sz w:val="24"/>
          <w:szCs w:val="24"/>
        </w:rPr>
        <w:tab/>
      </w:r>
      <w:r>
        <w:rPr>
          <w:rFonts w:ascii="Times New Roman" w:hAnsi="Times New Roman"/>
          <w:sz w:val="24"/>
          <w:szCs w:val="24"/>
        </w:rPr>
        <w:t xml:space="preserve">Only a fraction of two per cent people connected to a secure network using WPA2 with AES encryption enabled. However, when they received warning that their connection is not secure and their information can be compromised by an attacker they immediately switched to open network. Therefore, the </w:t>
      </w:r>
      <w:r w:rsidR="00596A6D">
        <w:rPr>
          <w:rFonts w:ascii="Times New Roman" w:hAnsi="Times New Roman"/>
          <w:sz w:val="24"/>
          <w:szCs w:val="24"/>
        </w:rPr>
        <w:t xml:space="preserve">security and usability tradeoff altered the decision of the user in this particular case. User switched to a less secure network due to a poorly designed warning. Moreover, most of the mobile devices support software-defined access points. </w:t>
      </w:r>
      <w:r w:rsidR="00935594">
        <w:rPr>
          <w:rFonts w:ascii="Times New Roman" w:hAnsi="Times New Roman"/>
          <w:sz w:val="24"/>
          <w:szCs w:val="24"/>
        </w:rPr>
        <w:t>Any malicious actor can turn his device into a secondary or rogue access point for a wifi network in an attempt to harvest user credentials</w:t>
      </w:r>
      <w:r w:rsidR="00B14D13">
        <w:rPr>
          <w:rFonts w:ascii="Times New Roman" w:hAnsi="Times New Roman"/>
          <w:sz w:val="24"/>
          <w:szCs w:val="24"/>
        </w:rPr>
        <w:t xml:space="preserve"> </w:t>
      </w:r>
      <w:r w:rsidR="00B14D13">
        <w:rPr>
          <w:rFonts w:ascii="Times New Roman" w:hAnsi="Times New Roman"/>
          <w:sz w:val="24"/>
          <w:szCs w:val="24"/>
        </w:rPr>
        <w:fldChar w:fldCharType="begin"/>
      </w:r>
      <w:r w:rsidR="00B14D13">
        <w:rPr>
          <w:rFonts w:ascii="Times New Roman" w:hAnsi="Times New Roman"/>
          <w:sz w:val="24"/>
          <w:szCs w:val="24"/>
        </w:rPr>
        <w:instrText xml:space="preserve"> ADDIN ZOTERO_ITEM CSL_CITATION {"citationID":"a2la4ecksh4","properties":{"formattedCitation":"(Durbin, 2016)","plainCitation":"(Durbin, 2016)"},"citationItems":[{"id":2327,"uris":["http://zotero.org/users/local/gITejLE9/items/G4JBUDN5"],"uri":["http://zotero.org/users/local/gITejLE9/items/G4JBUDN5"],"itemData":{"id":2327,"type":"book","title":"Apparatus, method, and system for securing a public wireless network","publisher":"Google Patents","author":[{"family":"Durbin","given":"Mark"}],"issued":{"date-parts":[["2016"]]}}}],"schema":"https://github.com/citation-style-language/schema/raw/master/csl-citation.json"} </w:instrText>
      </w:r>
      <w:r w:rsidR="00B14D13">
        <w:rPr>
          <w:rFonts w:ascii="Times New Roman" w:hAnsi="Times New Roman"/>
          <w:sz w:val="24"/>
          <w:szCs w:val="24"/>
        </w:rPr>
        <w:fldChar w:fldCharType="separate"/>
      </w:r>
      <w:r w:rsidR="00B14D13" w:rsidRPr="00B14D13">
        <w:rPr>
          <w:rFonts w:ascii="Times New Roman" w:hAnsi="Times New Roman"/>
          <w:sz w:val="24"/>
        </w:rPr>
        <w:t>(Durbin, 2016)</w:t>
      </w:r>
      <w:r w:rsidR="00B14D13">
        <w:rPr>
          <w:rFonts w:ascii="Times New Roman" w:hAnsi="Times New Roman"/>
          <w:sz w:val="24"/>
          <w:szCs w:val="24"/>
        </w:rPr>
        <w:fldChar w:fldCharType="end"/>
      </w:r>
      <w:r w:rsidR="00935594">
        <w:rPr>
          <w:rFonts w:ascii="Times New Roman" w:hAnsi="Times New Roman"/>
          <w:sz w:val="24"/>
          <w:szCs w:val="24"/>
        </w:rPr>
        <w:t xml:space="preserve">. </w:t>
      </w:r>
      <w:r w:rsidR="00C50217">
        <w:rPr>
          <w:rFonts w:ascii="Times New Roman" w:hAnsi="Times New Roman"/>
          <w:sz w:val="24"/>
          <w:szCs w:val="24"/>
        </w:rPr>
        <w:t xml:space="preserve">All these vulnerabilities and attacks combined to </w:t>
      </w:r>
      <w:r w:rsidR="00C50217">
        <w:rPr>
          <w:rFonts w:ascii="Times New Roman" w:hAnsi="Times New Roman"/>
          <w:sz w:val="24"/>
          <w:szCs w:val="24"/>
        </w:rPr>
        <w:lastRenderedPageBreak/>
        <w:t xml:space="preserve">make the wifi infrastructure more insecure. As most of the common gadgets are being connected to the internet forming an internet of things without considering usable security we will be building an internet of threats instead of the internet of things.  </w:t>
      </w:r>
    </w:p>
    <w:p w:rsidR="00D12C1C" w:rsidRDefault="00237010" w:rsidP="00D12C1C">
      <w:pPr>
        <w:pStyle w:val="Heading1"/>
        <w:spacing w:line="480" w:lineRule="auto"/>
        <w:rPr>
          <w:rFonts w:ascii="Times New Roman" w:hAnsi="Times New Roman"/>
        </w:rPr>
      </w:pPr>
      <w:bookmarkStart w:id="10" w:name="_Toc5366365"/>
      <w:r>
        <w:rPr>
          <w:rFonts w:ascii="Times New Roman" w:hAnsi="Times New Roman"/>
        </w:rPr>
        <w:t>Recommendations and Conclusion</w:t>
      </w:r>
      <w:r w:rsidRPr="007224C0">
        <w:rPr>
          <w:rFonts w:ascii="Times New Roman" w:hAnsi="Times New Roman"/>
        </w:rPr>
        <w:t>:</w:t>
      </w:r>
      <w:bookmarkEnd w:id="10"/>
    </w:p>
    <w:p w:rsidR="00D12C1C" w:rsidRDefault="00237010" w:rsidP="00240D0A">
      <w:pPr>
        <w:spacing w:line="480" w:lineRule="auto"/>
        <w:rPr>
          <w:rFonts w:ascii="Times New Roman" w:hAnsi="Times New Roman"/>
          <w:sz w:val="24"/>
          <w:szCs w:val="24"/>
        </w:rPr>
      </w:pPr>
      <w:r>
        <w:tab/>
      </w:r>
      <w:r w:rsidR="00CC20FB">
        <w:rPr>
          <w:rFonts w:ascii="Times New Roman" w:hAnsi="Times New Roman"/>
          <w:sz w:val="24"/>
          <w:szCs w:val="24"/>
        </w:rPr>
        <w:t xml:space="preserve">The features that make a public wifi hotspot attractive to the users also make it paradise for cyber-criminals. Despite having a data plan for cellular broadband network connections, users still tend to use public wifi hotspots as they are usually provided free of cost. However, as per the research findings, a free public wifi hotspot is not entirely free. It is certainly free as there are no monetary fees associated with it, but the users have to pay through their security and privacy while using a public wifi hotspot. </w:t>
      </w:r>
      <w:r w:rsidR="0027404F">
        <w:rPr>
          <w:rFonts w:ascii="Times New Roman" w:hAnsi="Times New Roman"/>
          <w:sz w:val="24"/>
          <w:szCs w:val="24"/>
        </w:rPr>
        <w:t xml:space="preserve">Public wifi hotspots devices often disable recommended security features to increase the usability for end users compromising the security and confidentiality of private data. </w:t>
      </w:r>
      <w:r w:rsidR="00316301">
        <w:rPr>
          <w:rFonts w:ascii="Times New Roman" w:hAnsi="Times New Roman"/>
          <w:sz w:val="24"/>
          <w:szCs w:val="24"/>
        </w:rPr>
        <w:t>Public wifi networks are prone to phishing, malware attacks, hacker attacks, DNS spoofing, phishing and spamming</w:t>
      </w:r>
      <w:r w:rsidR="00BE1A18">
        <w:rPr>
          <w:rFonts w:ascii="Times New Roman" w:hAnsi="Times New Roman"/>
          <w:sz w:val="24"/>
          <w:szCs w:val="24"/>
        </w:rPr>
        <w:t xml:space="preserve"> </w:t>
      </w:r>
      <w:r w:rsidR="00BE1A18">
        <w:rPr>
          <w:rFonts w:ascii="Times New Roman" w:hAnsi="Times New Roman"/>
          <w:sz w:val="24"/>
          <w:szCs w:val="24"/>
        </w:rPr>
        <w:fldChar w:fldCharType="begin"/>
      </w:r>
      <w:r w:rsidR="00BE1A18">
        <w:rPr>
          <w:rFonts w:ascii="Times New Roman" w:hAnsi="Times New Roman"/>
          <w:sz w:val="24"/>
          <w:szCs w:val="24"/>
        </w:rPr>
        <w:instrText xml:space="preserve"> ADDIN ZOTERO_ITEM CSL_CITATION {"citationID":"a1r0h9cqlgf","properties":{"formattedCitation":"(Taha and Shen, 2012)","plainCitation":"(Taha and Shen, 2012)"},"citationItems":[{"id":2331,"uris":["http://zotero.org/users/local/gITejLE9/items/IC56K9Z9"],"uri":["http://zotero.org/users/local/gITejLE9/items/IC56K9Z9"],"itemData":{"id":2331,"type":"paper-conference","title":"A link-layer authentication and key agreement scheme for mobile public hotspots in NEMO based VANET","container-title":"2012 IEEE Global Communications Conference (GLOBECOM)","publisher":"IEEE","page":"1004-1009","ISBN":"1-4673-0921-4","author":[{"family":"Taha","given":"Sanaa"},{"family":"Shen","given":"Xuemin"}],"issued":{"date-parts":[["2012"]]}}}],"schema":"https://github.com/citation-style-language/schema/raw/master/csl-citation.json"} </w:instrText>
      </w:r>
      <w:r w:rsidR="00BE1A18">
        <w:rPr>
          <w:rFonts w:ascii="Times New Roman" w:hAnsi="Times New Roman"/>
          <w:sz w:val="24"/>
          <w:szCs w:val="24"/>
        </w:rPr>
        <w:fldChar w:fldCharType="separate"/>
      </w:r>
      <w:r w:rsidR="00BE1A18" w:rsidRPr="00BE1A18">
        <w:rPr>
          <w:rFonts w:ascii="Times New Roman" w:hAnsi="Times New Roman"/>
          <w:sz w:val="24"/>
        </w:rPr>
        <w:t>(Taha and Shen, 2012)</w:t>
      </w:r>
      <w:r w:rsidR="00BE1A18">
        <w:rPr>
          <w:rFonts w:ascii="Times New Roman" w:hAnsi="Times New Roman"/>
          <w:sz w:val="24"/>
          <w:szCs w:val="24"/>
        </w:rPr>
        <w:fldChar w:fldCharType="end"/>
      </w:r>
      <w:r w:rsidR="00316301">
        <w:rPr>
          <w:rFonts w:ascii="Times New Roman" w:hAnsi="Times New Roman"/>
          <w:sz w:val="24"/>
          <w:szCs w:val="24"/>
        </w:rPr>
        <w:t xml:space="preserve">. All these threats and their corresponding tools are used by criminals to harvest personally identifiable information of users. </w:t>
      </w:r>
    </w:p>
    <w:p w:rsidR="00674CAF" w:rsidRDefault="00237010" w:rsidP="00240D0A">
      <w:pPr>
        <w:spacing w:line="480" w:lineRule="auto"/>
        <w:rPr>
          <w:rFonts w:ascii="Times New Roman" w:hAnsi="Times New Roman"/>
          <w:sz w:val="24"/>
          <w:szCs w:val="24"/>
        </w:rPr>
      </w:pPr>
      <w:r>
        <w:rPr>
          <w:rFonts w:ascii="Times New Roman" w:hAnsi="Times New Roman"/>
          <w:sz w:val="24"/>
          <w:szCs w:val="24"/>
        </w:rPr>
        <w:t xml:space="preserve"> </w:t>
      </w:r>
      <w:r w:rsidR="00CB7EE5">
        <w:rPr>
          <w:rFonts w:ascii="Times New Roman" w:hAnsi="Times New Roman"/>
          <w:sz w:val="24"/>
          <w:szCs w:val="24"/>
        </w:rPr>
        <w:tab/>
      </w:r>
      <w:r>
        <w:rPr>
          <w:rFonts w:ascii="Times New Roman" w:hAnsi="Times New Roman"/>
          <w:sz w:val="24"/>
          <w:szCs w:val="24"/>
        </w:rPr>
        <w:t xml:space="preserve">The only way of making public wifi hotspots safe to use is through following precaution and safe browsing habits. User education is inevitable to make public wifi hotspots secure enough to be used for the financial transaction. All of the public wifi hotspot routers must be configured for WPA2 with AES encryption to protect the confidentiality, integrity, availability, and non-repudiation of data. </w:t>
      </w:r>
      <w:r w:rsidR="00A60452">
        <w:rPr>
          <w:rFonts w:ascii="Times New Roman" w:hAnsi="Times New Roman"/>
          <w:sz w:val="24"/>
          <w:szCs w:val="24"/>
        </w:rPr>
        <w:t>Although there are flaws in the WPA2 security protocol as well those flaws cannot be exploited by hackers with ease as compared to other security protocols. A simple way of securing a public wifi hotspot is to disable WPS on the access point</w:t>
      </w:r>
      <w:r w:rsidR="00BE1A18">
        <w:rPr>
          <w:rFonts w:ascii="Times New Roman" w:hAnsi="Times New Roman"/>
          <w:sz w:val="24"/>
          <w:szCs w:val="24"/>
        </w:rPr>
        <w:t xml:space="preserve"> </w:t>
      </w:r>
      <w:r w:rsidR="00BE1A18">
        <w:rPr>
          <w:rFonts w:ascii="Times New Roman" w:hAnsi="Times New Roman"/>
          <w:sz w:val="24"/>
          <w:szCs w:val="24"/>
        </w:rPr>
        <w:fldChar w:fldCharType="begin"/>
      </w:r>
      <w:r w:rsidR="00BE1A18">
        <w:rPr>
          <w:rFonts w:ascii="Times New Roman" w:hAnsi="Times New Roman"/>
          <w:sz w:val="24"/>
          <w:szCs w:val="24"/>
        </w:rPr>
        <w:instrText xml:space="preserve"> ADDIN ZOTERO_ITEM CSL_CITATION {"citationID":"a2ob2hieu9o","properties":{"formattedCitation":"(Srinivasan and Wu, 2018)","plainCitation":"(Srinivasan and Wu, 2018)"},"citationItems":[{"id":2334,"uris":["http://zotero.org/users/local/gITejLE9/items/KST6LXD7"],"uri":["http://zotero.org/users/local/gITejLE9/items/KST6LXD7"],"itemData":{"id":2334,"type":"article-journal","title":"VOUCH-AP: privacy preserving open-access 802.11 public hotspot AP authentication mechanism with co-located evil-twins","container-title":"International Journal of Security and Networks","page":"153-168","volume":"13","issue":"3","author":[{"family":"Srinivasan","given":"Avinash"},{"family":"Wu","given":"Jie"}],"issued":{"date-parts":[["2018"]]}}}],"schema":"https://github.com/citation-style-language/schema/raw/master/csl-citation.json"} </w:instrText>
      </w:r>
      <w:r w:rsidR="00BE1A18">
        <w:rPr>
          <w:rFonts w:ascii="Times New Roman" w:hAnsi="Times New Roman"/>
          <w:sz w:val="24"/>
          <w:szCs w:val="24"/>
        </w:rPr>
        <w:fldChar w:fldCharType="separate"/>
      </w:r>
      <w:r w:rsidR="00BE1A18" w:rsidRPr="00BE1A18">
        <w:rPr>
          <w:rFonts w:ascii="Times New Roman" w:hAnsi="Times New Roman"/>
          <w:sz w:val="24"/>
        </w:rPr>
        <w:t xml:space="preserve">(Srinivasan </w:t>
      </w:r>
      <w:r w:rsidR="00BE1A18" w:rsidRPr="00BE1A18">
        <w:rPr>
          <w:rFonts w:ascii="Times New Roman" w:hAnsi="Times New Roman"/>
          <w:sz w:val="24"/>
        </w:rPr>
        <w:lastRenderedPageBreak/>
        <w:t>and Wu, 2018)</w:t>
      </w:r>
      <w:r w:rsidR="00BE1A18">
        <w:rPr>
          <w:rFonts w:ascii="Times New Roman" w:hAnsi="Times New Roman"/>
          <w:sz w:val="24"/>
          <w:szCs w:val="24"/>
        </w:rPr>
        <w:fldChar w:fldCharType="end"/>
      </w:r>
      <w:r w:rsidR="00A60452">
        <w:rPr>
          <w:rFonts w:ascii="Times New Roman" w:hAnsi="Times New Roman"/>
          <w:sz w:val="24"/>
          <w:szCs w:val="24"/>
        </w:rPr>
        <w:t xml:space="preserve">. </w:t>
      </w:r>
      <w:r>
        <w:rPr>
          <w:rFonts w:ascii="Times New Roman" w:hAnsi="Times New Roman"/>
          <w:sz w:val="24"/>
          <w:szCs w:val="24"/>
        </w:rPr>
        <w:t xml:space="preserve">Most of the modern devices are preconfigured to use WPS for ease of use. Unfortunately, some devices do not even provide a configuration option to turn it off. While deploying a public wifi hotspot device it must be disabled for WPS. Users must be advised to use virtual private networks while they are using public wifi hotspots. </w:t>
      </w:r>
      <w:r w:rsidR="005B6F3B">
        <w:rPr>
          <w:rFonts w:ascii="Times New Roman" w:hAnsi="Times New Roman"/>
          <w:sz w:val="24"/>
          <w:szCs w:val="24"/>
        </w:rPr>
        <w:t xml:space="preserve">It must be ensured that information is being transmitted on a public wifi network using a secure sockets layer connection that makes it difficult for hackers to intercept the communication. </w:t>
      </w:r>
    </w:p>
    <w:p w:rsidR="001F6A61" w:rsidRPr="00CC20FB" w:rsidRDefault="00237010" w:rsidP="00240D0A">
      <w:pPr>
        <w:spacing w:line="480" w:lineRule="auto"/>
        <w:rPr>
          <w:rFonts w:ascii="Times New Roman" w:hAnsi="Times New Roman"/>
          <w:sz w:val="24"/>
          <w:szCs w:val="24"/>
        </w:rPr>
      </w:pPr>
      <w:r>
        <w:rPr>
          <w:rFonts w:ascii="Times New Roman" w:hAnsi="Times New Roman"/>
          <w:sz w:val="24"/>
          <w:szCs w:val="24"/>
        </w:rPr>
        <w:tab/>
      </w:r>
      <w:r w:rsidR="000B749D">
        <w:rPr>
          <w:rFonts w:ascii="Times New Roman" w:hAnsi="Times New Roman"/>
          <w:sz w:val="24"/>
          <w:szCs w:val="24"/>
        </w:rPr>
        <w:t>It has been observed that people keep there wifi connection active even if they are not using it. The problem with such configuration as it is explained in the experiments that it will connect to available networks regardle</w:t>
      </w:r>
      <w:r w:rsidR="00222ADC">
        <w:rPr>
          <w:rFonts w:ascii="Times New Roman" w:hAnsi="Times New Roman"/>
          <w:sz w:val="24"/>
          <w:szCs w:val="24"/>
        </w:rPr>
        <w:t xml:space="preserve">ss of their security condition. </w:t>
      </w:r>
      <w:r w:rsidR="00BE10ED">
        <w:rPr>
          <w:rFonts w:ascii="Times New Roman" w:hAnsi="Times New Roman"/>
          <w:sz w:val="24"/>
          <w:szCs w:val="24"/>
        </w:rPr>
        <w:t xml:space="preserve">The security on public wifi networks is interrelated for the deploying person and for the users of the service as well. The person deploying a public wifi hotspot must make sure that it is configured for WPA2 with AES to ensure the security. On the other hand, the user must ensure the security of their device and must avoid the use of financial services while on public wifi networks. </w:t>
      </w:r>
      <w:r w:rsidR="008D3E7F">
        <w:rPr>
          <w:rFonts w:ascii="Times New Roman" w:hAnsi="Times New Roman"/>
          <w:sz w:val="24"/>
          <w:szCs w:val="24"/>
        </w:rPr>
        <w:t xml:space="preserve">Those are the only recommended measures that can help in securing public wifi networks. </w:t>
      </w:r>
      <w:r w:rsidR="009C267F">
        <w:rPr>
          <w:rFonts w:ascii="Times New Roman" w:hAnsi="Times New Roman"/>
          <w:sz w:val="24"/>
          <w:szCs w:val="24"/>
        </w:rPr>
        <w:t>Otherwise, public wifi hotspots are security and privacy hazards and must be avoide</w:t>
      </w:r>
      <w:r w:rsidR="00C27CBB">
        <w:rPr>
          <w:rFonts w:ascii="Times New Roman" w:hAnsi="Times New Roman"/>
          <w:sz w:val="24"/>
          <w:szCs w:val="24"/>
        </w:rPr>
        <w:t>d</w:t>
      </w:r>
      <w:r w:rsidR="009C267F">
        <w:rPr>
          <w:rFonts w:ascii="Times New Roman" w:hAnsi="Times New Roman"/>
          <w:sz w:val="24"/>
          <w:szCs w:val="24"/>
        </w:rPr>
        <w:t xml:space="preserve"> at all costs. </w:t>
      </w:r>
      <w:bookmarkStart w:id="11" w:name="_GoBack"/>
      <w:bookmarkEnd w:id="11"/>
    </w:p>
    <w:p w:rsidR="00A34455" w:rsidRDefault="00A34455" w:rsidP="00847825">
      <w:pPr>
        <w:spacing w:line="480" w:lineRule="auto"/>
        <w:rPr>
          <w:rFonts w:ascii="Times New Roman" w:hAnsi="Times New Roman"/>
          <w:sz w:val="24"/>
          <w:szCs w:val="24"/>
        </w:rPr>
      </w:pPr>
    </w:p>
    <w:p w:rsidR="00882AA8" w:rsidRDefault="00882AA8" w:rsidP="00847825">
      <w:pPr>
        <w:spacing w:line="480" w:lineRule="auto"/>
        <w:rPr>
          <w:rFonts w:ascii="Times New Roman" w:hAnsi="Times New Roman"/>
          <w:sz w:val="24"/>
          <w:szCs w:val="24"/>
        </w:rPr>
      </w:pPr>
    </w:p>
    <w:p w:rsidR="00882AA8" w:rsidRDefault="00882AA8" w:rsidP="00847825">
      <w:pPr>
        <w:spacing w:line="480" w:lineRule="auto"/>
        <w:rPr>
          <w:rFonts w:ascii="Times New Roman" w:hAnsi="Times New Roman"/>
          <w:sz w:val="24"/>
          <w:szCs w:val="24"/>
        </w:rPr>
      </w:pPr>
    </w:p>
    <w:p w:rsidR="00882AA8" w:rsidRDefault="00882AA8" w:rsidP="00847825">
      <w:pPr>
        <w:spacing w:line="480" w:lineRule="auto"/>
        <w:rPr>
          <w:rFonts w:ascii="Times New Roman" w:hAnsi="Times New Roman"/>
          <w:sz w:val="24"/>
          <w:szCs w:val="24"/>
        </w:rPr>
      </w:pPr>
    </w:p>
    <w:p w:rsidR="00882AA8" w:rsidRDefault="00882AA8" w:rsidP="00847825">
      <w:pPr>
        <w:spacing w:line="480" w:lineRule="auto"/>
        <w:rPr>
          <w:rFonts w:ascii="Times New Roman" w:hAnsi="Times New Roman"/>
          <w:sz w:val="24"/>
          <w:szCs w:val="24"/>
        </w:rPr>
      </w:pPr>
    </w:p>
    <w:p w:rsidR="00882AA8" w:rsidRDefault="00882AA8" w:rsidP="00847825">
      <w:pPr>
        <w:spacing w:line="480" w:lineRule="auto"/>
        <w:rPr>
          <w:rFonts w:ascii="Times New Roman" w:hAnsi="Times New Roman"/>
          <w:sz w:val="24"/>
          <w:szCs w:val="24"/>
        </w:rPr>
      </w:pPr>
    </w:p>
    <w:p w:rsidR="00882AA8" w:rsidRDefault="00237010" w:rsidP="00047728">
      <w:pPr>
        <w:pStyle w:val="Heading1"/>
        <w:jc w:val="center"/>
      </w:pPr>
      <w:bookmarkStart w:id="12" w:name="_Toc5366366"/>
      <w:r w:rsidRPr="00882AA8">
        <w:lastRenderedPageBreak/>
        <w:t>References</w:t>
      </w:r>
      <w:bookmarkEnd w:id="12"/>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fldChar w:fldCharType="begin"/>
      </w:r>
      <w:r w:rsidRPr="00047728">
        <w:rPr>
          <w:rFonts w:ascii="Times New Roman" w:hAnsi="Times New Roman"/>
          <w:sz w:val="24"/>
          <w:szCs w:val="24"/>
        </w:rPr>
        <w:instrText xml:space="preserve"> ADDIN ZOTERO_BIBL {"custom":[]} CSL_BIBLIOGRAPHY </w:instrText>
      </w:r>
      <w:r w:rsidRPr="00047728">
        <w:rPr>
          <w:rFonts w:ascii="Times New Roman" w:hAnsi="Times New Roman"/>
          <w:sz w:val="24"/>
          <w:szCs w:val="24"/>
        </w:rPr>
        <w:fldChar w:fldCharType="separate"/>
      </w:r>
      <w:r w:rsidRPr="00047728">
        <w:rPr>
          <w:rFonts w:ascii="Times New Roman" w:hAnsi="Times New Roman"/>
          <w:sz w:val="24"/>
          <w:szCs w:val="24"/>
        </w:rPr>
        <w:t>Abo-Soliman, M.A., Azer, M.A., 2018a. Enterprise WLAN Security Flaws: Current Attacks and relative Mitigations, in: Proceedings of the 13th International Conference on Availability, Reliability and Security. ACM, p. 34.</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Abo-Soliman, M.A., Azer, M.A., 2018b. Tunnel-Based EAP Effective Security Attacks WPA2 Enterprise Evaluation and Proposed Amendments, in: 2018 Tenth International Conference on Ubiquitous and Future Networks (ICUFN). IEEE, pp. 268–273.</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Agbeboaye, C., Akpojedje, F.O., Okoekhian, J., 2018. SECURITY THREATS ANALYSIS OF WIRELESS LOCAL AREA NETWORK. Compusoft 7, 2773–2779.</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Azeez, N.A., Chinazo, O.J., 2018. ACHIEVING DATA AUTHENTICATION WITH HMAC-SHA256 ALGORITHM. Comput. Sci. Telecommun. 54.</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Cheng, N., Wang, X.O., Cheng, W., Mohapatra, P., Seneviratne, A., 2013. Characterizing privacy leakage of public wifi networks for users on travel, in: 2013 Proceedings IEEE INFOCOM. IEEE, pp. 2769–2777.</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Čisar, P., Čisar, S.M., 2018. ETHICAL HACKING OF WIRELESS NETWORKS IN KALI LINUX ENVIRONMENT. Ann. Fac. Eng. Hunedoara 16, 181–186.</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Dalton, C., Lioy, A., Lopez, D., Risso, F., Sassu, R., 2014. Exploiting the network for securing personal devices, in: Cyber Security and Privacy Forum. Springer, pp. 16–27.</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Dawood, O.A., Hammadi, O.I., Asman, T.K., 2018. Developing a New Secret Symmetric Algorithm for Securing Wireless Applications, in: 2018 1st Annual International Conference on Information and Sciences (AiCIS). IEEE, pp. 152–158.</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Dey, B., Vishnu, S.S., Swarnkar, O.S., 2018. An efficient dynamic key based EAP authentication framework for future IEEE 802.1 x Wireless LANs, in: Proceedings of the 2nd International Conference on Digital Signal Processing. ACM, pp. 125–131.</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lastRenderedPageBreak/>
        <w:t>Durbin, M., 2016. Apparatus, method, and system for securing a public wireless network. Google Patents.</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Esser, A., Serrao, C., 2018. Wi-Fi network testing using an integrated Evil-Twin framework, in: 2018 Fifth International Conference on Internet of Things: Systems, Management and Security. IEEE, pp. 216–221.</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Gunawan, T.S., Lim, M.K., Kartiwi, M., Malik, N.A., Ismail, N., 2018. Penetration Testing using Kali Linux: SQL Injection, XSS, Wordpres, and WPA2 Attacks. Indones. J. Electr. Eng. Comput. Sci. 12, 729–737.</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Hooper, M., Tian, Y., Zhou, R., Cao, B., Lauf, A.P., Watkins, L., Robinson, W.H., Alexis, W., 2016. Securing commercial wifi-based uavs from common security attacks, in: MILCOM 2016-2016 IEEE Military Communications Conference. IEEE, pp. 1213–1218.</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Leroy, D., Detal, G., Cathalo, J., Manulis, M., Koeune, F., Bonaventure, O., 2011. SWISH: secure WiFi sharing. Comput. Netw. 55, 1614–1630.</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Li, M., Meng, Y., Liu, J., Zhu, H., Liang, X., Liu, Y., Ruan, N., 2016. When CSI meets public WiFi: Inferring your mobile phone password via WiFi signals, in: Proceedings of the 2016 ACM SIGSAC Conference on Computer and Communications Security. ACM, pp. 1068–1079.</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Li, Y., Zhou, L., Zhu, H., Sun, L., 2016. Privacy-preserving location proof for securing large-scale database-driven cognitive radio networks. IEEE Internet Things J. 3, 563–571.</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Orukpe, P.E., Erhiaguna, T.O., Agbontaen, F.O., 2013. Computer Security and Privacy in Wireless Local Area Network in Nigeria, in: International Journal of Engineering Research in Africa. Trans Tech Publ, pp. 23–33.</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lastRenderedPageBreak/>
        <w:t>Petiz, I., Rocha, E., Salvador, P., Nogueira, A., 2013. Detection of WPS attacks based on multiscale traffic analysis. Recent Adv. Commun. Netw. Technol. Former. Recent Pat. Telecommun. 2, 127–139.</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Potter, B., 2003. Wireless security’s future. IEEE Secur. Priv. 99, 68–72. https://doi.org/10.1109/MSECP.2003.1219074</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Realpe, L.F.E., Parra, O.J.S., Velandia, J.B., 2018. Use of KRACK Attack to Obtain Sensitive Information, in: International Conference on Mobile, Secure, and Programmable Networking. Springer, pp. 270–276.</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Reddy, S.V., Ramani, K.S., Rijutha, K., Ali, S.M., Reddy, C.P., 2010. Wireless hacking-a WiFi hack by cracking WEP, in: 2010 2nd International Conference on Education Technology and Computer. IEEE, pp. V1-189-V1-193.</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Sanatinia, A., Narain, S., Noubir, G., 2013. Wireless spreading of WiFi APs infections using WPS flaws: An epidemiological and experimental study, in: 2013 IEEE Conference on Communications and Network Security (CNS). Presented at the 2013 IEEE Conference on Communications and Network Security (CNS), pp. 430–437. https://doi.org/10.1109/CNS.2013.6682757</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Sanatinia, A., Narain, S., Noubir, G., 2013. Wireless spreading of WiFi APs infections using WPS flaws: An epidemiological and experimental study, in: 2013 IEEE Conference on Communications and Network Security (CNS). IEEE, pp. 430–437.</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Santoso, F.K., Vun, N.C., 2015. Securing IoT for smart home system, in: 2015 International Symposium on Consumer Electronics (ISCE). IEEE, pp. 1–2.</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lastRenderedPageBreak/>
        <w:t>Sathiaseelan, A., Rotsos, C., Sriram, C.S., Trossen, D., Papadimitriou, P., Crowcroft, J., 2013. Virtual public networks, in: 2013 Second European Workshop on Software Defined Networks. IEEE, pp. 1–6.</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Srinivasan, A., Wu, J., 2018. VOUCH-AP: privacy preserving open-access 802.11 public hotspot AP authentication mechanism with co-located evil-twins. Int. J. Secur. Netw. 13, 153–168.</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Taha, S., Shen, X., 2012. A link-layer authentication and key agreement scheme for mobile public hotspots in NEMO based VANET, in: 2012 IEEE Global Communications Conference (GLOBECOM). IEEE, pp. 1004–1009.</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Terkawi, A., Innab, N., 2018. Major Impacts of Key Reinstallation Attack on Internet of Things System, in: 2018 21st Saudi Computer Society National Computer Conference (NCC). IEEE, pp. 1–6.</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Tews, E., Beck, M., 2009. Practical attacks against WEP and WPA, in: Proceedings of the Second ACM Conference on Wireless Network Security. ACM, pp. 79–86.</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Tews, E., Weinmann, R.-P., Pyshkin, A., 2007. Breaking 104 bit WEP in less than 60 seconds, in: International Workshop on Information Security Applications. Springer, pp. 188–202.</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Watanabe, Y., Iriyama, T., Morii, M., 2017. Proposal of WEP Operation with Strong IV and Its Implementation. J. Inf. Process. 25, 288–295.</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Wen, Y., Liu, T., 2018. WIFI Security Certification through Device Information, in: 2018 International Conference on Sensor Networks and Signal Processing (SNSP). IEEE, pp. 302–305.</w:t>
      </w:r>
    </w:p>
    <w:p w:rsidR="00047728" w:rsidRPr="00047728" w:rsidRDefault="00237010" w:rsidP="00047728">
      <w:pPr>
        <w:pStyle w:val="Bibliography"/>
        <w:spacing w:line="480" w:lineRule="auto"/>
        <w:rPr>
          <w:rFonts w:ascii="Times New Roman" w:hAnsi="Times New Roman"/>
          <w:sz w:val="24"/>
          <w:szCs w:val="24"/>
        </w:rPr>
      </w:pPr>
      <w:r w:rsidRPr="00047728">
        <w:rPr>
          <w:rFonts w:ascii="Times New Roman" w:hAnsi="Times New Roman"/>
          <w:sz w:val="24"/>
          <w:szCs w:val="24"/>
        </w:rPr>
        <w:t>Zisiadis, D., Kopsidas, S., Varalis, A., Tassiulas, L., 2012. Enhancing WPS security, in: 2012 IFIP Wireless Days. IEEE, pp. 1–3.</w:t>
      </w:r>
    </w:p>
    <w:p w:rsidR="00047728" w:rsidRPr="00047728" w:rsidRDefault="00237010" w:rsidP="00047728">
      <w:pPr>
        <w:spacing w:line="480" w:lineRule="auto"/>
        <w:rPr>
          <w:rFonts w:ascii="Times New Roman" w:hAnsi="Times New Roman"/>
          <w:sz w:val="24"/>
          <w:szCs w:val="24"/>
        </w:rPr>
      </w:pPr>
      <w:r w:rsidRPr="00047728">
        <w:rPr>
          <w:rFonts w:ascii="Times New Roman" w:hAnsi="Times New Roman"/>
          <w:sz w:val="24"/>
          <w:szCs w:val="24"/>
        </w:rPr>
        <w:lastRenderedPageBreak/>
        <w:fldChar w:fldCharType="end"/>
      </w:r>
    </w:p>
    <w:p w:rsidR="00DA05EC" w:rsidRPr="00AC01A0" w:rsidRDefault="00DA05EC" w:rsidP="00DA05EC">
      <w:pPr>
        <w:spacing w:line="480" w:lineRule="auto"/>
        <w:rPr>
          <w:rFonts w:ascii="Times New Roman" w:hAnsi="Times New Roman"/>
          <w:sz w:val="24"/>
          <w:szCs w:val="24"/>
        </w:rPr>
      </w:pPr>
    </w:p>
    <w:p w:rsidR="00C12B08" w:rsidRPr="009061F1" w:rsidRDefault="00237010" w:rsidP="009061F1">
      <w:pPr>
        <w:spacing w:line="480" w:lineRule="auto"/>
        <w:rPr>
          <w:rFonts w:ascii="Times New Roman" w:hAnsi="Times New Roman"/>
          <w:sz w:val="24"/>
          <w:szCs w:val="24"/>
        </w:rPr>
      </w:pPr>
      <w:r>
        <w:rPr>
          <w:rFonts w:ascii="Times New Roman" w:hAnsi="Times New Roman"/>
          <w:sz w:val="24"/>
          <w:szCs w:val="24"/>
        </w:rPr>
        <w:tab/>
      </w:r>
    </w:p>
    <w:p w:rsidR="00731571" w:rsidRPr="00D230E0" w:rsidRDefault="00237010" w:rsidP="008B5088">
      <w:pPr>
        <w:spacing w:line="480" w:lineRule="auto"/>
        <w:rPr>
          <w:rFonts w:ascii="Times New Roman" w:hAnsi="Times New Roman"/>
          <w:sz w:val="24"/>
          <w:szCs w:val="24"/>
        </w:rPr>
      </w:pPr>
      <w:r>
        <w:rPr>
          <w:rFonts w:ascii="Times New Roman" w:hAnsi="Times New Roman"/>
          <w:sz w:val="24"/>
          <w:szCs w:val="24"/>
        </w:rPr>
        <w:tab/>
      </w:r>
    </w:p>
    <w:sectPr w:rsidR="00731571" w:rsidRPr="00D230E0" w:rsidSect="00EE6A9B">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7B9C" w:rsidRDefault="00817B9C">
      <w:pPr>
        <w:spacing w:after="0" w:line="240" w:lineRule="auto"/>
      </w:pPr>
      <w:r>
        <w:separator/>
      </w:r>
    </w:p>
  </w:endnote>
  <w:endnote w:type="continuationSeparator" w:id="0">
    <w:p w:rsidR="00817B9C" w:rsidRDefault="00817B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7B9C" w:rsidRDefault="00817B9C">
      <w:pPr>
        <w:spacing w:after="0" w:line="240" w:lineRule="auto"/>
      </w:pPr>
      <w:r>
        <w:separator/>
      </w:r>
    </w:p>
  </w:footnote>
  <w:footnote w:type="continuationSeparator" w:id="0">
    <w:p w:rsidR="00817B9C" w:rsidRDefault="00817B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78AB" w:rsidRPr="00D101CA" w:rsidRDefault="00237010" w:rsidP="00D378AB">
    <w:pPr>
      <w:pStyle w:val="Header"/>
      <w:jc w:val="right"/>
      <w:rPr>
        <w:rFonts w:ascii="Times New Roman" w:hAnsi="Times New Roman"/>
        <w:sz w:val="24"/>
        <w:szCs w:val="24"/>
      </w:rPr>
    </w:pPr>
    <w:r>
      <w:rPr>
        <w:rFonts w:ascii="Times New Roman" w:hAnsi="Times New Roman"/>
        <w:sz w:val="24"/>
        <w:szCs w:val="24"/>
      </w:rPr>
      <w:t>SECURITY IN PUBLIC WI-FI HOTSPOTS</w:t>
    </w:r>
    <w:r w:rsidR="00BD1329" w:rsidRPr="00D101CA">
      <w:rPr>
        <w:rFonts w:ascii="Times New Roman" w:hAnsi="Times New Roman"/>
        <w:sz w:val="24"/>
        <w:szCs w:val="24"/>
      </w:rPr>
      <w:t xml:space="preserve">     </w:t>
    </w:r>
    <w:r w:rsidRPr="00D101CA">
      <w:rPr>
        <w:rFonts w:ascii="Times New Roman" w:hAnsi="Times New Roman"/>
        <w:sz w:val="24"/>
        <w:szCs w:val="24"/>
      </w:rPr>
      <w:fldChar w:fldCharType="begin"/>
    </w:r>
    <w:r w:rsidRPr="00D101CA">
      <w:rPr>
        <w:rFonts w:ascii="Times New Roman" w:hAnsi="Times New Roman"/>
        <w:sz w:val="24"/>
        <w:szCs w:val="24"/>
      </w:rPr>
      <w:instrText xml:space="preserve"> PAGE   \* MERGEFORMAT </w:instrText>
    </w:r>
    <w:r w:rsidRPr="00D101CA">
      <w:rPr>
        <w:rFonts w:ascii="Times New Roman" w:hAnsi="Times New Roman"/>
        <w:sz w:val="24"/>
        <w:szCs w:val="24"/>
      </w:rPr>
      <w:fldChar w:fldCharType="separate"/>
    </w:r>
    <w:r w:rsidR="00F45D77">
      <w:rPr>
        <w:rFonts w:ascii="Times New Roman" w:hAnsi="Times New Roman"/>
        <w:noProof/>
        <w:sz w:val="24"/>
        <w:szCs w:val="24"/>
      </w:rPr>
      <w:t>22</w:t>
    </w:r>
    <w:r w:rsidRPr="00D101CA">
      <w:rPr>
        <w:rFonts w:ascii="Times New Roman" w:hAnsi="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wMDK3NDE3NTU2NjVW0lEKTi0uzszPAykwqwUAJERFzCwAAAA="/>
  </w:docVars>
  <w:rsids>
    <w:rsidRoot w:val="00AC5A67"/>
    <w:rsid w:val="00000CDF"/>
    <w:rsid w:val="00011E64"/>
    <w:rsid w:val="000120A0"/>
    <w:rsid w:val="0001307F"/>
    <w:rsid w:val="0001372A"/>
    <w:rsid w:val="00047728"/>
    <w:rsid w:val="00054445"/>
    <w:rsid w:val="000942EC"/>
    <w:rsid w:val="000B749D"/>
    <w:rsid w:val="000C7A1F"/>
    <w:rsid w:val="000E700A"/>
    <w:rsid w:val="00110526"/>
    <w:rsid w:val="00110E88"/>
    <w:rsid w:val="00127CDE"/>
    <w:rsid w:val="00140F9A"/>
    <w:rsid w:val="00154167"/>
    <w:rsid w:val="001601BE"/>
    <w:rsid w:val="00164D56"/>
    <w:rsid w:val="0016532D"/>
    <w:rsid w:val="00192AF2"/>
    <w:rsid w:val="00195122"/>
    <w:rsid w:val="001959FA"/>
    <w:rsid w:val="001A6254"/>
    <w:rsid w:val="001B7AC4"/>
    <w:rsid w:val="001C6D9F"/>
    <w:rsid w:val="001D2428"/>
    <w:rsid w:val="001D5520"/>
    <w:rsid w:val="001F2AB6"/>
    <w:rsid w:val="001F6A61"/>
    <w:rsid w:val="00201D50"/>
    <w:rsid w:val="00215D9E"/>
    <w:rsid w:val="00222ADC"/>
    <w:rsid w:val="00237010"/>
    <w:rsid w:val="00240D0A"/>
    <w:rsid w:val="00243314"/>
    <w:rsid w:val="00252D19"/>
    <w:rsid w:val="00260E60"/>
    <w:rsid w:val="0027404F"/>
    <w:rsid w:val="002837E8"/>
    <w:rsid w:val="002A21F9"/>
    <w:rsid w:val="002A47AF"/>
    <w:rsid w:val="002C66D1"/>
    <w:rsid w:val="002D4050"/>
    <w:rsid w:val="002D62BE"/>
    <w:rsid w:val="00316301"/>
    <w:rsid w:val="00334015"/>
    <w:rsid w:val="00367E77"/>
    <w:rsid w:val="003923E1"/>
    <w:rsid w:val="0039539D"/>
    <w:rsid w:val="003A2298"/>
    <w:rsid w:val="003A3A30"/>
    <w:rsid w:val="003F2FF2"/>
    <w:rsid w:val="00403C77"/>
    <w:rsid w:val="0041316F"/>
    <w:rsid w:val="00433C6C"/>
    <w:rsid w:val="004526C2"/>
    <w:rsid w:val="00470FE2"/>
    <w:rsid w:val="004C5E2A"/>
    <w:rsid w:val="004D0B4B"/>
    <w:rsid w:val="004F02E7"/>
    <w:rsid w:val="004F52F8"/>
    <w:rsid w:val="005055E5"/>
    <w:rsid w:val="0056624D"/>
    <w:rsid w:val="00575EAB"/>
    <w:rsid w:val="00592263"/>
    <w:rsid w:val="00596A6D"/>
    <w:rsid w:val="005A2CC8"/>
    <w:rsid w:val="005A38EC"/>
    <w:rsid w:val="005A7112"/>
    <w:rsid w:val="005B0D04"/>
    <w:rsid w:val="005B6F3B"/>
    <w:rsid w:val="005C6980"/>
    <w:rsid w:val="005D312F"/>
    <w:rsid w:val="005D7B51"/>
    <w:rsid w:val="006006C9"/>
    <w:rsid w:val="00607668"/>
    <w:rsid w:val="006101D5"/>
    <w:rsid w:val="00623822"/>
    <w:rsid w:val="00632530"/>
    <w:rsid w:val="0065517B"/>
    <w:rsid w:val="00665AD1"/>
    <w:rsid w:val="00674CAF"/>
    <w:rsid w:val="00677788"/>
    <w:rsid w:val="00685D3D"/>
    <w:rsid w:val="00690E8E"/>
    <w:rsid w:val="006A20C9"/>
    <w:rsid w:val="006B4AEB"/>
    <w:rsid w:val="006B72BE"/>
    <w:rsid w:val="006C7BD4"/>
    <w:rsid w:val="006F1503"/>
    <w:rsid w:val="007018E3"/>
    <w:rsid w:val="007224C0"/>
    <w:rsid w:val="00731571"/>
    <w:rsid w:val="00742524"/>
    <w:rsid w:val="00744FC7"/>
    <w:rsid w:val="00771DA1"/>
    <w:rsid w:val="00780FEE"/>
    <w:rsid w:val="0078289C"/>
    <w:rsid w:val="00783E12"/>
    <w:rsid w:val="0078795B"/>
    <w:rsid w:val="007A0EAF"/>
    <w:rsid w:val="007A2C27"/>
    <w:rsid w:val="007A414C"/>
    <w:rsid w:val="007B1A35"/>
    <w:rsid w:val="007C06C7"/>
    <w:rsid w:val="007C6498"/>
    <w:rsid w:val="007E4966"/>
    <w:rsid w:val="0080133C"/>
    <w:rsid w:val="00806F6F"/>
    <w:rsid w:val="008160DA"/>
    <w:rsid w:val="00817B9C"/>
    <w:rsid w:val="00840AE2"/>
    <w:rsid w:val="00847825"/>
    <w:rsid w:val="008609A0"/>
    <w:rsid w:val="00882AA8"/>
    <w:rsid w:val="008B1AAE"/>
    <w:rsid w:val="008B5088"/>
    <w:rsid w:val="008C32BB"/>
    <w:rsid w:val="008C3A55"/>
    <w:rsid w:val="008D3E7F"/>
    <w:rsid w:val="009061F1"/>
    <w:rsid w:val="00935594"/>
    <w:rsid w:val="00961672"/>
    <w:rsid w:val="009775A9"/>
    <w:rsid w:val="009B039B"/>
    <w:rsid w:val="009C267F"/>
    <w:rsid w:val="009E072D"/>
    <w:rsid w:val="00A04482"/>
    <w:rsid w:val="00A10E28"/>
    <w:rsid w:val="00A308B5"/>
    <w:rsid w:val="00A34455"/>
    <w:rsid w:val="00A60452"/>
    <w:rsid w:val="00A70FAD"/>
    <w:rsid w:val="00A80843"/>
    <w:rsid w:val="00A81468"/>
    <w:rsid w:val="00A8267C"/>
    <w:rsid w:val="00A92109"/>
    <w:rsid w:val="00A924AF"/>
    <w:rsid w:val="00AA7530"/>
    <w:rsid w:val="00AC01A0"/>
    <w:rsid w:val="00AC526C"/>
    <w:rsid w:val="00AC5A67"/>
    <w:rsid w:val="00AE182A"/>
    <w:rsid w:val="00B03BF5"/>
    <w:rsid w:val="00B125E5"/>
    <w:rsid w:val="00B13C98"/>
    <w:rsid w:val="00B14D13"/>
    <w:rsid w:val="00B166D4"/>
    <w:rsid w:val="00B21E03"/>
    <w:rsid w:val="00B42E6B"/>
    <w:rsid w:val="00B7613D"/>
    <w:rsid w:val="00B8080A"/>
    <w:rsid w:val="00B917C1"/>
    <w:rsid w:val="00BB524D"/>
    <w:rsid w:val="00BD1329"/>
    <w:rsid w:val="00BD38A3"/>
    <w:rsid w:val="00BE10ED"/>
    <w:rsid w:val="00BE1A18"/>
    <w:rsid w:val="00BF3E96"/>
    <w:rsid w:val="00C03299"/>
    <w:rsid w:val="00C12B08"/>
    <w:rsid w:val="00C23568"/>
    <w:rsid w:val="00C27CBB"/>
    <w:rsid w:val="00C50217"/>
    <w:rsid w:val="00C53808"/>
    <w:rsid w:val="00C63875"/>
    <w:rsid w:val="00C738F4"/>
    <w:rsid w:val="00C858EA"/>
    <w:rsid w:val="00C91399"/>
    <w:rsid w:val="00C9561B"/>
    <w:rsid w:val="00CB3C4A"/>
    <w:rsid w:val="00CB7EE5"/>
    <w:rsid w:val="00CC20FB"/>
    <w:rsid w:val="00CD1ED2"/>
    <w:rsid w:val="00CF187E"/>
    <w:rsid w:val="00D101CA"/>
    <w:rsid w:val="00D12C1C"/>
    <w:rsid w:val="00D14D4C"/>
    <w:rsid w:val="00D1657F"/>
    <w:rsid w:val="00D17A64"/>
    <w:rsid w:val="00D230E0"/>
    <w:rsid w:val="00D30E35"/>
    <w:rsid w:val="00D378AB"/>
    <w:rsid w:val="00D441C1"/>
    <w:rsid w:val="00D65EA7"/>
    <w:rsid w:val="00D759A3"/>
    <w:rsid w:val="00D80831"/>
    <w:rsid w:val="00D81377"/>
    <w:rsid w:val="00D90A90"/>
    <w:rsid w:val="00D97F85"/>
    <w:rsid w:val="00DA05EC"/>
    <w:rsid w:val="00DC63E7"/>
    <w:rsid w:val="00DF304A"/>
    <w:rsid w:val="00DF57FF"/>
    <w:rsid w:val="00E02393"/>
    <w:rsid w:val="00E53A1B"/>
    <w:rsid w:val="00E56C45"/>
    <w:rsid w:val="00E6762E"/>
    <w:rsid w:val="00E67992"/>
    <w:rsid w:val="00E72286"/>
    <w:rsid w:val="00E77DC3"/>
    <w:rsid w:val="00E84D09"/>
    <w:rsid w:val="00EA09A3"/>
    <w:rsid w:val="00EA3B35"/>
    <w:rsid w:val="00EC16C3"/>
    <w:rsid w:val="00EC7EFA"/>
    <w:rsid w:val="00EE6A9B"/>
    <w:rsid w:val="00EF0A51"/>
    <w:rsid w:val="00F109CD"/>
    <w:rsid w:val="00F207A9"/>
    <w:rsid w:val="00F3231E"/>
    <w:rsid w:val="00F41869"/>
    <w:rsid w:val="00F45D77"/>
    <w:rsid w:val="00F5544D"/>
    <w:rsid w:val="00F61691"/>
    <w:rsid w:val="00F64D48"/>
    <w:rsid w:val="00F8215D"/>
    <w:rsid w:val="00F83469"/>
    <w:rsid w:val="00F879F0"/>
    <w:rsid w:val="00FA0DFC"/>
    <w:rsid w:val="00FB54AA"/>
    <w:rsid w:val="00FD075A"/>
    <w:rsid w:val="00FD491A"/>
    <w:rsid w:val="00FE19BA"/>
    <w:rsid w:val="00FE3DCE"/>
    <w:rsid w:val="00FE52A2"/>
    <w:rsid w:val="00FE5DF3"/>
    <w:rsid w:val="00FF21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F3B42EEA-7DBE-4579-B899-2508C12A3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AF2"/>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783E12"/>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A826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83E12"/>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378AB"/>
    <w:pPr>
      <w:tabs>
        <w:tab w:val="center" w:pos="4320"/>
        <w:tab w:val="right" w:pos="8640"/>
      </w:tabs>
    </w:pPr>
  </w:style>
  <w:style w:type="paragraph" w:styleId="Footer">
    <w:name w:val="footer"/>
    <w:basedOn w:val="Normal"/>
    <w:rsid w:val="00D378AB"/>
    <w:pPr>
      <w:tabs>
        <w:tab w:val="center" w:pos="4320"/>
        <w:tab w:val="right" w:pos="8640"/>
      </w:tabs>
    </w:pPr>
  </w:style>
  <w:style w:type="character" w:customStyle="1" w:styleId="HeaderChar">
    <w:name w:val="Header Char"/>
    <w:link w:val="Header"/>
    <w:locked/>
    <w:rsid w:val="00D378AB"/>
    <w:rPr>
      <w:rFonts w:ascii="Calibri" w:eastAsia="Calibri" w:hAnsi="Calibri"/>
      <w:sz w:val="22"/>
      <w:szCs w:val="22"/>
      <w:lang w:val="en-US" w:eastAsia="en-US" w:bidi="ar-SA"/>
    </w:rPr>
  </w:style>
  <w:style w:type="character" w:customStyle="1" w:styleId="Heading1Char">
    <w:name w:val="Heading 1 Char"/>
    <w:link w:val="Heading1"/>
    <w:uiPriority w:val="9"/>
    <w:rsid w:val="00783E12"/>
    <w:rPr>
      <w:rFonts w:ascii="Cambria" w:eastAsia="Times New Roman" w:hAnsi="Cambria" w:cs="Times New Roman"/>
      <w:b/>
      <w:bCs/>
      <w:kern w:val="32"/>
      <w:sz w:val="32"/>
      <w:szCs w:val="32"/>
    </w:rPr>
  </w:style>
  <w:style w:type="character" w:customStyle="1" w:styleId="Heading3Char">
    <w:name w:val="Heading 3 Char"/>
    <w:link w:val="Heading3"/>
    <w:uiPriority w:val="9"/>
    <w:rsid w:val="00783E12"/>
    <w:rPr>
      <w:rFonts w:ascii="Cambria" w:eastAsia="Times New Roman" w:hAnsi="Cambria" w:cs="Times New Roman"/>
      <w:b/>
      <w:bCs/>
      <w:sz w:val="26"/>
      <w:szCs w:val="26"/>
    </w:rPr>
  </w:style>
  <w:style w:type="paragraph" w:styleId="TOCHeading">
    <w:name w:val="TOC Heading"/>
    <w:basedOn w:val="Heading1"/>
    <w:next w:val="Normal"/>
    <w:uiPriority w:val="39"/>
    <w:unhideWhenUsed/>
    <w:qFormat/>
    <w:rsid w:val="00783E12"/>
    <w:pPr>
      <w:keepLines/>
      <w:spacing w:before="480" w:after="0"/>
      <w:outlineLvl w:val="9"/>
    </w:pPr>
    <w:rPr>
      <w:color w:val="365F91"/>
      <w:kern w:val="0"/>
      <w:sz w:val="28"/>
      <w:szCs w:val="28"/>
    </w:rPr>
  </w:style>
  <w:style w:type="paragraph" w:styleId="TOC1">
    <w:name w:val="toc 1"/>
    <w:basedOn w:val="Normal"/>
    <w:next w:val="Normal"/>
    <w:autoRedefine/>
    <w:uiPriority w:val="39"/>
    <w:unhideWhenUsed/>
    <w:rsid w:val="005C6980"/>
    <w:pPr>
      <w:tabs>
        <w:tab w:val="right" w:leader="dot" w:pos="9350"/>
      </w:tabs>
      <w:spacing w:after="0" w:line="360" w:lineRule="auto"/>
      <w:contextualSpacing/>
      <w:mirrorIndents/>
    </w:pPr>
  </w:style>
  <w:style w:type="paragraph" w:styleId="TOC3">
    <w:name w:val="toc 3"/>
    <w:basedOn w:val="Normal"/>
    <w:next w:val="Normal"/>
    <w:autoRedefine/>
    <w:uiPriority w:val="39"/>
    <w:unhideWhenUsed/>
    <w:rsid w:val="005C6980"/>
    <w:pPr>
      <w:tabs>
        <w:tab w:val="right" w:leader="dot" w:pos="9350"/>
      </w:tabs>
      <w:spacing w:after="0" w:line="360" w:lineRule="auto"/>
      <w:ind w:left="440"/>
      <w:contextualSpacing/>
      <w:mirrorIndents/>
    </w:pPr>
  </w:style>
  <w:style w:type="character" w:styleId="Hyperlink">
    <w:name w:val="Hyperlink"/>
    <w:uiPriority w:val="99"/>
    <w:unhideWhenUsed/>
    <w:rsid w:val="00783E12"/>
    <w:rPr>
      <w:color w:val="0000FF"/>
      <w:u w:val="single"/>
    </w:rPr>
  </w:style>
  <w:style w:type="paragraph" w:styleId="NormalWeb">
    <w:name w:val="Normal (Web)"/>
    <w:basedOn w:val="Normal"/>
    <w:uiPriority w:val="99"/>
    <w:semiHidden/>
    <w:unhideWhenUsed/>
    <w:rsid w:val="008609A0"/>
    <w:rPr>
      <w:rFonts w:ascii="Times New Roman" w:hAnsi="Times New Roman"/>
      <w:sz w:val="24"/>
      <w:szCs w:val="24"/>
    </w:rPr>
  </w:style>
  <w:style w:type="paragraph" w:styleId="Bibliography">
    <w:name w:val="Bibliography"/>
    <w:basedOn w:val="Normal"/>
    <w:next w:val="Normal"/>
    <w:uiPriority w:val="37"/>
    <w:unhideWhenUsed/>
    <w:rsid w:val="005A7112"/>
    <w:pPr>
      <w:spacing w:after="0" w:line="240" w:lineRule="auto"/>
      <w:ind w:left="720" w:hanging="720"/>
    </w:pPr>
  </w:style>
  <w:style w:type="character" w:customStyle="1" w:styleId="Heading2Char">
    <w:name w:val="Heading 2 Char"/>
    <w:basedOn w:val="DefaultParagraphFont"/>
    <w:link w:val="Heading2"/>
    <w:uiPriority w:val="9"/>
    <w:rsid w:val="00A8267C"/>
    <w:rPr>
      <w:rFonts w:asciiTheme="majorHAnsi" w:eastAsiaTheme="majorEastAsia" w:hAnsiTheme="majorHAnsi" w:cstheme="majorBidi"/>
      <w:color w:val="2E74B5" w:themeColor="accent1" w:themeShade="BF"/>
      <w:sz w:val="26"/>
      <w:szCs w:val="26"/>
      <w:lang w:val="en-US" w:eastAsia="en-US"/>
    </w:rPr>
  </w:style>
  <w:style w:type="paragraph" w:styleId="Title">
    <w:name w:val="Title"/>
    <w:basedOn w:val="Normal"/>
    <w:next w:val="Normal"/>
    <w:link w:val="TitleChar"/>
    <w:uiPriority w:val="10"/>
    <w:qFormat/>
    <w:rsid w:val="00A826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267C"/>
    <w:rPr>
      <w:rFonts w:asciiTheme="majorHAnsi" w:eastAsiaTheme="majorEastAsia" w:hAnsiTheme="majorHAnsi" w:cstheme="majorBidi"/>
      <w:spacing w:val="-10"/>
      <w:kern w:val="28"/>
      <w:sz w:val="56"/>
      <w:szCs w:val="56"/>
      <w:lang w:val="en-US" w:eastAsia="en-US"/>
    </w:rPr>
  </w:style>
  <w:style w:type="paragraph" w:styleId="TOC2">
    <w:name w:val="toc 2"/>
    <w:basedOn w:val="Normal"/>
    <w:next w:val="Normal"/>
    <w:autoRedefine/>
    <w:uiPriority w:val="39"/>
    <w:unhideWhenUsed/>
    <w:rsid w:val="00882AA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FF180-5D62-4B34-8983-B309E27EF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27</Pages>
  <Words>12644</Words>
  <Characters>72075</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tehreem</dc:creator>
  <cp:lastModifiedBy>Morning</cp:lastModifiedBy>
  <cp:revision>141</cp:revision>
  <cp:lastPrinted>1899-12-31T19:00:00Z</cp:lastPrinted>
  <dcterms:created xsi:type="dcterms:W3CDTF">2019-04-04T04:23:00Z</dcterms:created>
  <dcterms:modified xsi:type="dcterms:W3CDTF">2019-04-0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o4K5bksq"/&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